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9C2446" w14:textId="77777777" w:rsidR="006E2E2C" w:rsidRDefault="006E2E2C" w:rsidP="00F75551">
      <w:pPr>
        <w:spacing w:line="480" w:lineRule="auto"/>
      </w:pPr>
      <w:r>
        <w:t>ABSTRACT</w:t>
      </w:r>
    </w:p>
    <w:p w14:paraId="122878C2" w14:textId="6F238F2A" w:rsidR="00441B1D" w:rsidRPr="00441B1D" w:rsidRDefault="000C4CE9" w:rsidP="00F75551">
      <w:pPr>
        <w:spacing w:line="480" w:lineRule="auto"/>
      </w:pPr>
      <w:ins w:id="0" w:author="Faculty of Science" w:date="2015-01-27T14:32:00Z">
        <w:r>
          <w:t xml:space="preserve">1.) </w:t>
        </w:r>
      </w:ins>
      <w:commentRangeStart w:id="1"/>
      <w:commentRangeStart w:id="2"/>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ins w:id="3" w:author="Faculty of Science" w:date="2015-01-27T14:24:00Z">
        <w:r w:rsidR="009B5D59">
          <w:t xml:space="preserve">Flooding and variability in water </w:t>
        </w:r>
      </w:ins>
      <w:ins w:id="4" w:author="Faculty of Science" w:date="2015-01-27T14:26:00Z">
        <w:r w:rsidR="009B5D59">
          <w:t>availability</w:t>
        </w:r>
      </w:ins>
      <w:ins w:id="5" w:author="Faculty of Science" w:date="2015-01-27T14:24:00Z">
        <w:r w:rsidR="009B5D59">
          <w:t xml:space="preserve"> are known to be key drivers of taxonomic diversity, but </w:t>
        </w:r>
      </w:ins>
      <w:ins w:id="6" w:author="Faculty of Science" w:date="2015-01-27T14:25:00Z">
        <w:r w:rsidR="009B5D59">
          <w:t>t</w:t>
        </w:r>
      </w:ins>
      <w:ins w:id="7" w:author="Faculty of Science" w:date="2015-01-27T14:23:00Z">
        <w:r w:rsidR="009B5D59">
          <w:t>he</w:t>
        </w:r>
      </w:ins>
      <w:ins w:id="8" w:author="Faculty of Science" w:date="2015-01-27T14:25:00Z">
        <w:r w:rsidR="009B5D59">
          <w:t>ir</w:t>
        </w:r>
      </w:ins>
      <w:ins w:id="9" w:author="Faculty of Science" w:date="2015-01-27T14:23:00Z">
        <w:r w:rsidR="009B5D59">
          <w:t xml:space="preserve"> influence </w:t>
        </w:r>
      </w:ins>
      <w:ins w:id="10" w:author="Faculty of Science" w:date="2015-01-27T14:25:00Z">
        <w:r w:rsidR="009B5D59">
          <w:t xml:space="preserve">on the functional composition of riparian vegetation communities </w:t>
        </w:r>
      </w:ins>
      <w:ins w:id="11" w:author="Faculty of Science" w:date="2015-01-27T14:26:00Z">
        <w:r w:rsidR="009B5D59">
          <w:t>remains</w:t>
        </w:r>
      </w:ins>
      <w:ins w:id="12" w:author="Faculty of Science" w:date="2015-01-27T14:25:00Z">
        <w:r w:rsidR="009B5D59">
          <w:t xml:space="preserve"> largely unexplored. </w:t>
        </w:r>
      </w:ins>
      <w:moveFromRangeStart w:id="13" w:author="Faculty of Science" w:date="2015-01-27T14:20:00Z" w:name="move410131778"/>
      <w:moveFrom w:id="14" w:author="Faculty of Science" w:date="2015-01-27T14:20:00Z">
        <w:r w:rsidR="00441B1D" w:rsidRPr="00441B1D" w:rsidDel="009B5D59">
          <w:t xml:space="preserve">Australia is the most hydrologically variable continent on the planet, and so offers a unique </w:t>
        </w:r>
        <w:r w:rsidR="00D81CEC" w:rsidDel="009B5D59">
          <w:t>environment</w:t>
        </w:r>
        <w:r w:rsidR="00D81CEC" w:rsidRPr="00441B1D" w:rsidDel="009B5D59">
          <w:t xml:space="preserve"> </w:t>
        </w:r>
        <w:r w:rsidR="00441B1D" w:rsidRPr="00441B1D" w:rsidDel="009B5D59">
          <w:t xml:space="preserve">within which to </w:t>
        </w:r>
        <w:commentRangeStart w:id="15"/>
        <w:r w:rsidR="00441B1D" w:rsidRPr="00441B1D" w:rsidDel="009B5D59">
          <w:t xml:space="preserve">test ideas about how hydrology influences diversity within vegetation communities. </w:t>
        </w:r>
      </w:moveFrom>
      <w:moveFromRangeEnd w:id="13"/>
    </w:p>
    <w:p w14:paraId="4B4E0D99" w14:textId="04327F90" w:rsidR="009B5D59" w:rsidRPr="00441B1D" w:rsidDel="009B5D59" w:rsidRDefault="009B5D59" w:rsidP="009B5D59">
      <w:pPr>
        <w:spacing w:line="480" w:lineRule="auto"/>
        <w:rPr>
          <w:del w:id="16" w:author="Faculty of Science" w:date="2015-01-27T14:20:00Z"/>
        </w:rPr>
      </w:pPr>
      <w:moveToRangeStart w:id="17" w:author="Faculty of Science" w:date="2015-01-27T14:20:00Z" w:name="move410131778"/>
      <w:moveTo w:id="18" w:author="Faculty of Science" w:date="2015-01-27T14:20:00Z">
        <w:del w:id="19" w:author="Faculty of Science" w:date="2015-01-27T14:22:00Z">
          <w:r w:rsidRPr="00441B1D" w:rsidDel="009B5D59">
            <w:delText xml:space="preserve">Australia is the most hydrologically variable continent on the planet, and so offers a unique </w:delText>
          </w:r>
          <w:r w:rsidDel="009B5D59">
            <w:delText>environment</w:delText>
          </w:r>
          <w:r w:rsidRPr="00441B1D" w:rsidDel="009B5D59">
            <w:delText xml:space="preserve"> within which to test ideas about how hydrology influences diversity within vegetation communities. </w:delText>
          </w:r>
        </w:del>
      </w:moveTo>
    </w:p>
    <w:moveToRangeEnd w:id="17"/>
    <w:p w14:paraId="35AD7076" w14:textId="7617EF1D" w:rsidR="00441B1D" w:rsidRPr="00441B1D" w:rsidRDefault="000C4CE9" w:rsidP="00F75551">
      <w:pPr>
        <w:spacing w:line="480" w:lineRule="auto"/>
      </w:pPr>
      <w:ins w:id="20" w:author="Faculty of Science" w:date="2015-01-27T14:32:00Z">
        <w:r>
          <w:t xml:space="preserve">2.) </w:t>
        </w:r>
      </w:ins>
      <w:r w:rsidR="00441B1D" w:rsidRPr="00441B1D">
        <w:t>To this end, we collected data on species abundance, quantitative plant functional traits and hydrology from 15</w:t>
      </w:r>
      <w:r w:rsidR="00453E87">
        <w:t xml:space="preserve"> sites distributed across south-</w:t>
      </w:r>
      <w:r w:rsidR="00441B1D" w:rsidRPr="00441B1D">
        <w:t xml:space="preserve">eastern Australia. This study asked two questions: </w:t>
      </w:r>
      <w:del w:id="21" w:author="Faculty of Science" w:date="2015-01-27T14:33:00Z">
        <w:r w:rsidR="00441B1D" w:rsidRPr="00441B1D" w:rsidDel="000C4CE9">
          <w:delText>1</w:delText>
        </w:r>
      </w:del>
      <w:ins w:id="22" w:author="Faculty of Science" w:date="2015-01-27T14:33:00Z">
        <w:r>
          <w:t>a</w:t>
        </w:r>
      </w:ins>
      <w:r w:rsidR="00441B1D" w:rsidRPr="00441B1D">
        <w:t xml:space="preserve">.) is functional diversity related to frequency and magnitude of flooding disturbance, and </w:t>
      </w:r>
      <w:del w:id="23" w:author="Faculty of Science" w:date="2015-01-27T14:33:00Z">
        <w:r w:rsidR="00441B1D" w:rsidRPr="00441B1D" w:rsidDel="000C4CE9">
          <w:delText>2</w:delText>
        </w:r>
      </w:del>
      <w:ins w:id="24" w:author="Faculty of Science" w:date="2015-01-27T14:33:00Z">
        <w:r>
          <w:t>b</w:t>
        </w:r>
      </w:ins>
      <w:r w:rsidR="00441B1D" w:rsidRPr="00441B1D">
        <w:t>.) is functional diversity related to variability in seasonal water availability within the riparian zone?</w:t>
      </w:r>
    </w:p>
    <w:commentRangeEnd w:id="15"/>
    <w:p w14:paraId="59C02B5E" w14:textId="776B9528" w:rsidR="00441B1D" w:rsidRPr="00441B1D" w:rsidRDefault="00DD6553" w:rsidP="00F75551">
      <w:pPr>
        <w:spacing w:line="480" w:lineRule="auto"/>
      </w:pPr>
      <w:r>
        <w:rPr>
          <w:rStyle w:val="CommentReference"/>
          <w:rFonts w:eastAsia="MS Mincho"/>
        </w:rPr>
        <w:commentReference w:id="15"/>
      </w:r>
      <w:ins w:id="25" w:author="Faculty of Science" w:date="2015-01-27T14:32:00Z">
        <w:r w:rsidR="000C4CE9">
          <w:t xml:space="preserve">3.) </w:t>
        </w:r>
      </w:ins>
      <w:r w:rsidR="00441B1D" w:rsidRPr="00441B1D">
        <w:t xml:space="preserve">We were able to confirm that metrics describing both flooding disturbance and patterns of water </w:t>
      </w:r>
      <w:commentRangeStart w:id="26"/>
      <w:commentRangeStart w:id="27"/>
      <w:r w:rsidR="00441B1D" w:rsidRPr="00441B1D">
        <w:t>availability</w:t>
      </w:r>
      <w:commentRangeEnd w:id="26"/>
      <w:r>
        <w:rPr>
          <w:rStyle w:val="CommentReference"/>
          <w:rFonts w:eastAsia="MS Mincho"/>
        </w:rPr>
        <w:commentReference w:id="26"/>
      </w:r>
      <w:commentRangeEnd w:id="27"/>
      <w:r w:rsidR="000C4CE9">
        <w:rPr>
          <w:rStyle w:val="CommentReference"/>
          <w:rFonts w:eastAsia="MS Mincho"/>
        </w:rPr>
        <w:commentReference w:id="27"/>
      </w:r>
      <w:r w:rsidR="00441B1D" w:rsidRPr="00441B1D">
        <w:t xml:space="preserve"> exhibit strong relationships with functional diversity within riparian vegetation communities of south</w:t>
      </w:r>
      <w:r w:rsidR="00453E87">
        <w:t>-</w:t>
      </w:r>
      <w:r w:rsidR="00441B1D" w:rsidRPr="00441B1D">
        <w:t xml:space="preserve">eastern Australia. The key finding of this study is functional </w:t>
      </w:r>
      <w:del w:id="28" w:author="Faculty of Science" w:date="2015-01-27T14:31:00Z">
        <w:r w:rsidR="00441B1D" w:rsidRPr="00441B1D" w:rsidDel="000C4CE9">
          <w:delText xml:space="preserve">heterogeneity </w:delText>
        </w:r>
      </w:del>
      <w:ins w:id="29" w:author="Faculty of Science" w:date="2015-01-27T14:31:00Z">
        <w:r w:rsidR="000C4CE9">
          <w:t>diversity</w:t>
        </w:r>
        <w:r w:rsidR="000C4CE9" w:rsidRPr="00441B1D">
          <w:t xml:space="preserve"> </w:t>
        </w:r>
      </w:ins>
      <w:r w:rsidR="00441B1D" w:rsidRPr="00441B1D">
        <w:t xml:space="preserve">in these systems tends to be </w:t>
      </w:r>
      <w:ins w:id="30" w:author="Faculty of Science" w:date="2015-01-27T14:28:00Z">
        <w:r w:rsidR="009B5D59">
          <w:t xml:space="preserve">positively </w:t>
        </w:r>
      </w:ins>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3C4CA072" w14:textId="05236AE5" w:rsidR="00441B1D" w:rsidRPr="00441B1D" w:rsidRDefault="000C4CE9" w:rsidP="00F75551">
      <w:pPr>
        <w:spacing w:line="480" w:lineRule="auto"/>
      </w:pPr>
      <w:ins w:id="31" w:author="Faculty of Science" w:date="2015-01-27T14:33:00Z">
        <w:r>
          <w:t xml:space="preserve">4.) </w:t>
        </w:r>
      </w:ins>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commentRangeEnd w:id="1"/>
      <w:r w:rsidR="00441B1D">
        <w:rPr>
          <w:rStyle w:val="CommentReference"/>
          <w:rFonts w:eastAsia="MS Mincho"/>
        </w:rPr>
        <w:commentReference w:id="1"/>
      </w:r>
      <w:commentRangeEnd w:id="2"/>
      <w:r w:rsidR="00D81CEC">
        <w:rPr>
          <w:rStyle w:val="CommentReference"/>
          <w:rFonts w:eastAsia="MS Mincho"/>
        </w:rPr>
        <w:commentReference w:id="2"/>
      </w:r>
    </w:p>
    <w:p w14:paraId="62B41373" w14:textId="77777777" w:rsidR="00441B1D" w:rsidDel="000C4CE9" w:rsidRDefault="00441B1D" w:rsidP="00F75551">
      <w:pPr>
        <w:spacing w:line="480" w:lineRule="auto"/>
        <w:rPr>
          <w:del w:id="32" w:author="Faculty of Science" w:date="2015-01-27T14:33:00Z"/>
        </w:rPr>
      </w:pPr>
    </w:p>
    <w:p w14:paraId="315AFB0B" w14:textId="77777777" w:rsidR="006E2E2C" w:rsidDel="000C4CE9" w:rsidRDefault="006E2E2C" w:rsidP="00F75551">
      <w:pPr>
        <w:spacing w:line="480" w:lineRule="auto"/>
        <w:rPr>
          <w:del w:id="33" w:author="Faculty of Science" w:date="2015-01-27T14:33:00Z"/>
        </w:rPr>
      </w:pPr>
    </w:p>
    <w:p w14:paraId="0A5DADCA" w14:textId="77777777" w:rsidR="00441B1D" w:rsidDel="000C4CE9" w:rsidRDefault="00441B1D" w:rsidP="00F75551">
      <w:pPr>
        <w:spacing w:line="480" w:lineRule="auto"/>
        <w:rPr>
          <w:del w:id="34" w:author="Faculty of Science" w:date="2015-01-27T14:33:00Z"/>
        </w:rPr>
      </w:pPr>
    </w:p>
    <w:p w14:paraId="46E0DB39" w14:textId="77777777" w:rsidR="006E2E2C" w:rsidDel="000C4CE9" w:rsidRDefault="006E2E2C" w:rsidP="00F75551">
      <w:pPr>
        <w:spacing w:line="480" w:lineRule="auto"/>
        <w:rPr>
          <w:del w:id="35" w:author="Faculty of Science" w:date="2015-01-27T14:33:00Z"/>
        </w:rPr>
      </w:pPr>
    </w:p>
    <w:p w14:paraId="3B47066E" w14:textId="77777777" w:rsidR="0017691C" w:rsidRDefault="0017691C" w:rsidP="00F75551">
      <w:pPr>
        <w:spacing w:line="480" w:lineRule="auto"/>
      </w:pPr>
      <w:commentRangeStart w:id="36"/>
      <w:r>
        <w:t>INTRODUCTION</w:t>
      </w:r>
      <w:commentRangeEnd w:id="36"/>
      <w:r w:rsidR="00A06BFA">
        <w:rPr>
          <w:rStyle w:val="CommentReference"/>
          <w:rFonts w:eastAsia="MS Mincho"/>
        </w:rPr>
        <w:commentReference w:id="36"/>
      </w:r>
    </w:p>
    <w:p w14:paraId="2ECE72F1" w14:textId="526538FF" w:rsidR="0017691C" w:rsidRDefault="0017691C" w:rsidP="00F75551">
      <w:pPr>
        <w:spacing w:line="480" w:lineRule="auto"/>
        <w:jc w:val="both"/>
      </w:pPr>
      <w:r>
        <w:t xml:space="preserve">Riparian ecosystems are biophysically complex and highly diverse taxonomically, structurally and functionally </w:t>
      </w:r>
      <w:r w:rsidR="000B336C">
        <w:fldChar w:fldCharType="begin" w:fldLock="1"/>
      </w:r>
      <w:r w:rsidR="00322735">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B336C">
        <w:fldChar w:fldCharType="separate"/>
      </w:r>
      <w:r w:rsidRPr="00214E4B">
        <w:rPr>
          <w:noProof/>
        </w:rPr>
        <w:t>(Naiman, Decamps &amp; Pollock 1993; Poff 2002; Nilsson &amp; Svedmark 2002)</w:t>
      </w:r>
      <w:r w:rsidR="000B336C">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commentRangeStart w:id="37"/>
      <w:proofErr w:type="spellStart"/>
      <w:r>
        <w:t>hydrologies</w:t>
      </w:r>
      <w:commentRangeEnd w:id="37"/>
      <w:proofErr w:type="spellEnd"/>
      <w:r w:rsidR="00A808FA">
        <w:rPr>
          <w:rStyle w:val="CommentReference"/>
          <w:rFonts w:eastAsia="MS Mincho"/>
        </w:rPr>
        <w:commentReference w:id="37"/>
      </w:r>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11C5E3E" w14:textId="5346C1E5"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 In riparian environments, it is this intrinsic environmental heterogeneity which fosters structural, taxonomic and functional heterogeneity within vegetation communities </w:t>
      </w:r>
      <w:r w:rsidR="000B336C">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B336C">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B336C">
        <w:fldChar w:fldCharType="end"/>
      </w:r>
      <w:r w:rsidR="0017691C">
        <w:t xml:space="preserve">. Local hydrology is widely considered to be </w:t>
      </w:r>
      <w:ins w:id="38" w:author="Michelle Leishman" w:date="2015-01-21T14:38:00Z">
        <w:r w:rsidR="00DD6553">
          <w:t xml:space="preserve">the </w:t>
        </w:r>
      </w:ins>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B336C">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B336C">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B336C">
        <w:fldChar w:fldCharType="end"/>
      </w:r>
      <w:r w:rsidR="0017691C" w:rsidRPr="008C48F0">
        <w:t>.</w:t>
      </w:r>
      <w:r w:rsidR="0017691C">
        <w:t xml:space="preserve"> Flooding may retard competitive exclusion by resetting the patch structure of parts of the landscape</w:t>
      </w:r>
      <w:del w:id="39" w:author="Michelle Leishman" w:date="2015-01-21T14:38:00Z">
        <w:r w:rsidR="0017691C" w:rsidDel="00DD6553">
          <w:delText>,</w:delText>
        </w:r>
      </w:del>
      <w:r w:rsidR="0017691C">
        <w:t xml:space="preserve"> and thereby enhance diversity </w:t>
      </w:r>
      <w:r w:rsidR="000B336C">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B336C">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B336C">
        <w:fldChar w:fldCharType="end"/>
      </w:r>
      <w:r w:rsidR="0017691C">
        <w:t xml:space="preserve">, or constrain assemblages to species which have ecological strategies adapted to flooding, thereby decreasing diversity </w:t>
      </w:r>
      <w:r w:rsidR="000B336C"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B336C" w:rsidRPr="00B23BE6">
        <w:fldChar w:fldCharType="separate"/>
      </w:r>
      <w:r w:rsidR="0017691C" w:rsidRPr="00214E4B">
        <w:rPr>
          <w:noProof/>
        </w:rPr>
        <w:t>(Díaz, Cabido &amp; Casanoves 1998)</w:t>
      </w:r>
      <w:r w:rsidR="000B336C" w:rsidRPr="00B23BE6">
        <w:fldChar w:fldCharType="end"/>
      </w:r>
      <w:r w:rsidR="0017691C" w:rsidRPr="00B23BE6">
        <w:t>.</w:t>
      </w:r>
      <w:r w:rsidR="0017691C">
        <w:t xml:space="preserve"> </w:t>
      </w:r>
    </w:p>
    <w:p w14:paraId="7858506E" w14:textId="0EC117F2" w:rsidR="0017691C" w:rsidRDefault="00FA00FA" w:rsidP="00F75551">
      <w:pPr>
        <w:spacing w:line="480" w:lineRule="auto"/>
        <w:jc w:val="both"/>
      </w:pPr>
      <w:r w:rsidRPr="00D81CEC">
        <w:lastRenderedPageBreak/>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B336C">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B336C">
        <w:fldChar w:fldCharType="separate"/>
      </w:r>
      <w:r w:rsidR="0017691C" w:rsidRPr="00B73AF2">
        <w:rPr>
          <w:noProof/>
        </w:rPr>
        <w:t>(Connell 1978)</w:t>
      </w:r>
      <w:r w:rsidR="000B336C">
        <w:fldChar w:fldCharType="end"/>
      </w:r>
      <w:del w:id="40" w:author="Michelle Leishman" w:date="2015-01-21T14:39:00Z">
        <w:r w:rsidR="0017691C" w:rsidDel="00DD6553">
          <w:delText>,</w:delText>
        </w:r>
      </w:del>
      <w:r w:rsidR="0017691C">
        <w:t xml:space="preserve"> with respect to the relationship between flooding intensity and taxonomic</w:t>
      </w:r>
      <w:ins w:id="41" w:author="Michelle Leishman" w:date="2015-01-21T14:39:00Z">
        <w:r w:rsidR="00DD6553">
          <w:t xml:space="preserve"> diversity</w:t>
        </w:r>
      </w:ins>
      <w:r w:rsidR="0017691C">
        <w:t xml:space="preserve"> </w:t>
      </w:r>
      <w:r w:rsidR="000B336C">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B336C">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B336C">
        <w:fldChar w:fldCharType="end"/>
      </w:r>
      <w:r w:rsidR="0017691C">
        <w:t>. This support is not equivocal</w:t>
      </w:r>
      <w:del w:id="42" w:author="Michelle Leishman" w:date="2015-01-21T14:40:00Z">
        <w:r w:rsidR="0017691C" w:rsidDel="00DD6553">
          <w:delText>,</w:delText>
        </w:r>
      </w:del>
      <w:r w:rsidR="0017691C">
        <w:t xml:space="preserve"> however </w:t>
      </w:r>
      <w:r w:rsidR="000B336C">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B336C">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B336C">
        <w:fldChar w:fldCharType="end"/>
      </w:r>
      <w:del w:id="43" w:author="Michelle Leishman" w:date="2015-01-21T14:40:00Z">
        <w:r w:rsidR="000F57E6" w:rsidDel="00DD6553">
          <w:delText>,</w:delText>
        </w:r>
      </w:del>
      <w:r w:rsidR="000F57E6">
        <w:t xml:space="preserve"> and</w:t>
      </w:r>
      <w:r w:rsidR="0017691C">
        <w:t xml:space="preserve"> at within-reach scales</w:t>
      </w:r>
      <w:del w:id="44" w:author="Michelle Leishman" w:date="2015-01-21T14:40:00Z">
        <w:r w:rsidR="0017691C" w:rsidDel="00DD6553">
          <w:delText>,</w:delText>
        </w:r>
      </w:del>
      <w:r w:rsidR="0017691C">
        <w:t xml:space="preserve"> the geomorphic template is also a strong control on diversity (Bendix 1997, O’Donnell et al. 2013). In</w:t>
      </w:r>
      <w:r w:rsidR="00DB32AF">
        <w:t xml:space="preserve"> </w:t>
      </w:r>
      <w:r w:rsidR="0017691C">
        <w:t xml:space="preserve">regions where riparian plants experience periodic water stress, soil moisture availability may be driven largely by hydrology </w:t>
      </w:r>
      <w:r w:rsidR="000B336C"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B336C" w:rsidRPr="00F04B79">
        <w:fldChar w:fldCharType="separate"/>
      </w:r>
      <w:r w:rsidR="0017691C" w:rsidRPr="00214E4B">
        <w:rPr>
          <w:noProof/>
        </w:rPr>
        <w:t>(Castelli, Chambers &amp; Tausch 2000; Nilsson &amp; Svedmark 2002)</w:t>
      </w:r>
      <w:r w:rsidR="000B336C"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B336C">
        <w:fldChar w:fldCharType="begin" w:fldLock="1"/>
      </w:r>
      <w:r w:rsidR="003B0CD8">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B336C">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B336C">
        <w:fldChar w:fldCharType="end"/>
      </w:r>
      <w:del w:id="45" w:author="Michelle Leishman" w:date="2015-01-21T14:40:00Z">
        <w:r w:rsidR="0017691C" w:rsidDel="00DD6553">
          <w:delText>,</w:delText>
        </w:r>
      </w:del>
      <w:r w:rsidR="0017691C">
        <w:t xml:space="preserve"> and this effect may be exacerbated for summer flows in hot or dry regions </w:t>
      </w:r>
      <w:r w:rsidR="000B336C">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B336C">
        <w:fldChar w:fldCharType="separate"/>
      </w:r>
      <w:r w:rsidR="0017691C" w:rsidRPr="005D02FB">
        <w:rPr>
          <w:noProof/>
        </w:rPr>
        <w:t>(Garssen, Verhoeven &amp; Soons 2014)</w:t>
      </w:r>
      <w:r w:rsidR="000B336C">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B336C">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B336C">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B336C">
        <w:fldChar w:fldCharType="end"/>
      </w:r>
      <w:r w:rsidR="0017691C">
        <w:t xml:space="preserve">. </w:t>
      </w:r>
    </w:p>
    <w:p w14:paraId="6F1278FB" w14:textId="1E91F84F"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B336C">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B336C">
        <w:fldChar w:fldCharType="separate"/>
      </w:r>
      <w:r w:rsidRPr="008B1C9A">
        <w:rPr>
          <w:noProof/>
        </w:rPr>
        <w:t>(Aerts &amp; Honnay 2011; Cadotte, Carscadden &amp; Mirotchnick 2011; Montoya, Rogers &amp; Memmott 2012)</w:t>
      </w:r>
      <w:r w:rsidR="000B336C">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w:t>
      </w:r>
      <w:commentRangeStart w:id="46"/>
      <w:r w:rsidR="0083100C">
        <w:t xml:space="preserve">functional diversity </w:t>
      </w:r>
      <w:commentRangeEnd w:id="46"/>
      <w:r w:rsidR="006F3085">
        <w:rPr>
          <w:rStyle w:val="CommentReference"/>
          <w:rFonts w:eastAsia="MS Mincho"/>
        </w:rPr>
        <w:commentReference w:id="46"/>
      </w:r>
      <w:r w:rsidR="0083100C">
        <w:t xml:space="preserve">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del w:id="47" w:author="Michelle Leishman" w:date="2015-01-21T14:41:00Z">
        <w:r w:rsidR="00117101" w:rsidDel="00DD6553">
          <w:delText>,</w:delText>
        </w:r>
      </w:del>
      <w:r w:rsidR="00117101">
        <w:t xml:space="preserve"> and capacity to provide </w:t>
      </w:r>
      <w:r w:rsidR="00117101" w:rsidRPr="00163097">
        <w:t>ecosystem services</w:t>
      </w:r>
      <w:r w:rsidR="0083100C" w:rsidRPr="00163097">
        <w:t xml:space="preserve"> </w:t>
      </w:r>
      <w:r w:rsidR="000B336C"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0B336C"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0B336C"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B336C">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B336C">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B336C">
        <w:fldChar w:fldCharType="end"/>
      </w:r>
      <w:r w:rsidR="00A62B96">
        <w:t xml:space="preserve">. Assessments of ecosystem service production have also begun to give functional diversity privilege over </w:t>
      </w:r>
      <w:r w:rsidR="00E0648F">
        <w:t xml:space="preserve">taxonomic metrics </w:t>
      </w:r>
      <w:r w:rsidR="000B336C">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B336C">
        <w:fldChar w:fldCharType="separate"/>
      </w:r>
      <w:r w:rsidR="00A62B96" w:rsidRPr="00602F16">
        <w:rPr>
          <w:noProof/>
        </w:rPr>
        <w:t>(Díaz &amp; Lavorel 2007)</w:t>
      </w:r>
      <w:r w:rsidR="000B336C">
        <w:fldChar w:fldCharType="end"/>
      </w:r>
      <w:r w:rsidR="00A62B96">
        <w:t xml:space="preserve">. </w:t>
      </w:r>
    </w:p>
    <w:p w14:paraId="32B81A1D" w14:textId="03302785" w:rsidR="00A62B96" w:rsidRDefault="00A62B96" w:rsidP="00A62B96">
      <w:pPr>
        <w:spacing w:line="480" w:lineRule="auto"/>
        <w:jc w:val="both"/>
      </w:pPr>
      <w:r>
        <w:lastRenderedPageBreak/>
        <w:t>Numerous metrics of functional diversity have been described in the literature</w:t>
      </w:r>
      <w:r w:rsidR="00F97AE1">
        <w:t xml:space="preserve"> </w:t>
      </w:r>
      <w:r w:rsidR="000B336C">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B336C">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B336C">
        <w:fldChar w:fldCharType="end"/>
      </w:r>
      <w:r>
        <w:t xml:space="preserve">. </w:t>
      </w:r>
      <w:r w:rsidR="007D44FD">
        <w:t xml:space="preserve">These metrics </w:t>
      </w:r>
      <w:r w:rsidR="00F97AE1">
        <w:t>aim to describe "the distribution of species and their abundances in the functional space of a given community”</w:t>
      </w:r>
      <w:del w:id="48" w:author="Michelle Leishman" w:date="2015-01-21T14:43:00Z">
        <w:r w:rsidR="00F97AE1" w:rsidDel="00804D89">
          <w:delText>,</w:delText>
        </w:r>
      </w:del>
      <w:r w:rsidR="00F97AE1">
        <w:t xml:space="preserve"> and typically process</w:t>
      </w:r>
      <w:r>
        <w:t xml:space="preserve"> multidimensional trait data </w:t>
      </w:r>
      <w:r w:rsidR="00F97AE1">
        <w:t xml:space="preserve">to </w:t>
      </w:r>
      <w:r>
        <w:t xml:space="preserve">output a single value describing various properties of </w:t>
      </w:r>
      <w:del w:id="49" w:author="Michelle Leishman" w:date="2015-01-21T14:43:00Z">
        <w:r w:rsidDel="00804D89">
          <w:delText xml:space="preserve">this </w:delText>
        </w:r>
      </w:del>
      <w:ins w:id="50" w:author="Michelle Leishman" w:date="2015-01-21T14:43:00Z">
        <w:r w:rsidR="00804D89">
          <w:t xml:space="preserve">these </w:t>
        </w:r>
      </w:ins>
      <w:r>
        <w:t xml:space="preserve">data. The framework described by </w:t>
      </w:r>
      <w:r w:rsidR="000B336C">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B336C">
        <w:fldChar w:fldCharType="separate"/>
      </w:r>
      <w:r w:rsidRPr="00A33B60">
        <w:rPr>
          <w:noProof/>
        </w:rPr>
        <w:t xml:space="preserve">Villéger, Mason &amp; Mouillot </w:t>
      </w:r>
      <w:r>
        <w:rPr>
          <w:noProof/>
        </w:rPr>
        <w:t>(</w:t>
      </w:r>
      <w:r w:rsidRPr="00A33B60">
        <w:rPr>
          <w:noProof/>
        </w:rPr>
        <w:t>2008)</w:t>
      </w:r>
      <w:r w:rsidR="000B336C">
        <w:fldChar w:fldCharType="end"/>
      </w:r>
      <w:r>
        <w:t xml:space="preserve"> consisting of functional richness (the volume of the convex hull circumscribing </w:t>
      </w:r>
      <w:ins w:id="51" w:author="Michelle Leishman" w:date="2015-01-21T14:43:00Z">
        <w:r w:rsidR="00804D89">
          <w:t xml:space="preserve">the </w:t>
        </w:r>
      </w:ins>
      <w:r>
        <w:t>range of trait values), functional divergence (divergence in the distribution of abundance within trait</w:t>
      </w:r>
      <w:ins w:id="52" w:author="Michelle Leishman" w:date="2015-01-21T14:43:00Z">
        <w:r w:rsidR="00804D89">
          <w:t xml:space="preserve"> </w:t>
        </w:r>
      </w:ins>
      <w:r>
        <w:t>space) and functional evenness (the evenness of this distribution in trait</w:t>
      </w:r>
      <w:ins w:id="53" w:author="Michelle Leishman" w:date="2015-01-21T14:43:00Z">
        <w:r w:rsidR="00804D89">
          <w:t xml:space="preserve"> </w:t>
        </w:r>
      </w:ins>
      <w:r>
        <w:t xml:space="preserve">space) has been commonly used to describe functional diversity (e.g. </w:t>
      </w:r>
      <w:r w:rsidR="000B336C">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B336C">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B336C">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ins w:id="54" w:author="Michelle Leishman" w:date="2015-01-21T14:44:00Z">
        <w:r w:rsidR="00804D89">
          <w:t>’</w:t>
        </w:r>
      </w:ins>
      <w:r w:rsidR="00F75551" w:rsidRPr="00F75551">
        <w:t xml:space="preserve"> abundances while integrating functional richness and functional divergence</w:t>
      </w:r>
      <w:del w:id="55" w:author="Michelle Leishman" w:date="2015-01-21T14:44:00Z">
        <w:r w:rsidR="00F75551" w:rsidRPr="00F75551" w:rsidDel="00804D89">
          <w:delText>,</w:delText>
        </w:r>
      </w:del>
      <w:r w:rsidR="00F75551" w:rsidRPr="00F75551">
        <w:t xml:space="preserv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B336C">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B336C">
        <w:fldChar w:fldCharType="separate"/>
      </w:r>
      <w:r w:rsidR="00F75551" w:rsidRPr="00F75551">
        <w:rPr>
          <w:noProof/>
        </w:rPr>
        <w:t>(Pakeman 2014)</w:t>
      </w:r>
      <w:r w:rsidR="000B336C">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w:t>
      </w:r>
      <w:del w:id="56" w:author="Michelle Leishman" w:date="2015-01-21T14:45:00Z">
        <w:r w:rsidR="00CC6D31" w:rsidDel="00804D89">
          <w:delText>,</w:delText>
        </w:r>
      </w:del>
      <w:r w:rsidR="00CC6D31">
        <w:t xml:space="preserve"> and compared favourably with other metrics </w:t>
      </w:r>
      <w:r w:rsidR="000B336C">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B336C">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B336C">
        <w:fldChar w:fldCharType="end"/>
      </w:r>
      <w:r w:rsidR="00CC6D31">
        <w:t>.</w:t>
      </w:r>
    </w:p>
    <w:p w14:paraId="5BCE97C9" w14:textId="764F5B88" w:rsidR="0017691C" w:rsidRDefault="00820683" w:rsidP="00F75551">
      <w:pPr>
        <w:spacing w:line="480" w:lineRule="auto"/>
        <w:jc w:val="both"/>
      </w:pPr>
      <w:r>
        <w:t xml:space="preserve">Considerably less is known about drivers of functional diversity than of taxonomic diversity in riparian plant communities. </w:t>
      </w:r>
      <w:r w:rsidR="000B336C">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B336C">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B336C">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ins w:id="57" w:author="Michelle Leishman" w:date="2015-01-21T14:46:00Z">
        <w:r w:rsidR="00804D89">
          <w:t>However t</w:t>
        </w:r>
      </w:ins>
      <w:del w:id="58" w:author="Michelle Leishman" w:date="2015-01-21T14:46:00Z">
        <w:r w:rsidR="0017691C" w:rsidDel="00804D89">
          <w:delText>T</w:delText>
        </w:r>
      </w:del>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del w:id="59" w:author="Michelle Leishman" w:date="2015-01-21T14:46:00Z">
        <w:r w:rsidR="0017691C" w:rsidDel="00804D89">
          <w:delText>,</w:delText>
        </w:r>
      </w:del>
      <w:ins w:id="60" w:author="Michelle Leishman" w:date="2015-01-21T14:46:00Z">
        <w:r w:rsidR="00804D89">
          <w:t>.</w:t>
        </w:r>
      </w:ins>
      <w:del w:id="61" w:author="Michelle Leishman" w:date="2015-01-21T14:45:00Z">
        <w:r w:rsidR="0017691C" w:rsidDel="00804D89">
          <w:delText xml:space="preserve"> however</w:delText>
        </w:r>
      </w:del>
      <w:r w:rsidR="0017691C">
        <w:t>.</w:t>
      </w:r>
      <w:r w:rsidR="007D44FD">
        <w:t xml:space="preserve"> </w:t>
      </w:r>
      <w:commentRangeStart w:id="62"/>
      <w:r w:rsidR="007D44FD">
        <w:t>Support</w:t>
      </w:r>
      <w:commentRangeEnd w:id="62"/>
      <w:r w:rsidR="000D37BE">
        <w:rPr>
          <w:rStyle w:val="CommentReference"/>
          <w:rFonts w:eastAsia="MS Mincho"/>
        </w:rPr>
        <w:commentReference w:id="62"/>
      </w:r>
      <w:r w:rsidR="007D44FD">
        <w:t xml:space="preserve"> for the intermediate disturbance hypothesis with respect to functional diversity has been described in </w:t>
      </w:r>
      <w:r w:rsidR="007D44FD">
        <w:lastRenderedPageBreak/>
        <w:t xml:space="preserve">communities along </w:t>
      </w:r>
      <w:r w:rsidR="007158BF">
        <w:t xml:space="preserve">a </w:t>
      </w:r>
      <w:r w:rsidR="007D44FD">
        <w:t>gradient of disturbance associated with management for logging</w:t>
      </w:r>
      <w:r w:rsidR="007158BF">
        <w:t xml:space="preserve"> </w:t>
      </w:r>
      <w:r w:rsidR="000B336C">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B336C">
        <w:fldChar w:fldCharType="separate"/>
      </w:r>
      <w:r w:rsidR="007158BF" w:rsidRPr="007158BF">
        <w:rPr>
          <w:noProof/>
        </w:rPr>
        <w:t>(Biswas &amp; Mallik 2010)</w:t>
      </w:r>
      <w:r w:rsidR="000B336C">
        <w:fldChar w:fldCharType="end"/>
      </w:r>
      <w:r w:rsidR="007158BF">
        <w:t>.</w:t>
      </w:r>
      <w:r w:rsidR="0017691C">
        <w:t xml:space="preserve"> </w:t>
      </w:r>
      <w:r w:rsidR="007158BF">
        <w:t>Similarly</w:t>
      </w:r>
      <w:ins w:id="63" w:author="Faculty of Science" w:date="2015-01-27T14:35:00Z">
        <w:r w:rsidR="000C4CE9">
          <w:t xml:space="preserve"> in agricultural systems</w:t>
        </w:r>
      </w:ins>
      <w:r w:rsidR="007158BF">
        <w:t>, l</w:t>
      </w:r>
      <w:r w:rsidR="0017691C">
        <w:t xml:space="preserve">and use intensification has been linked with lower functional diversity across an international dataset </w:t>
      </w:r>
      <w:r w:rsidR="000B336C">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B336C">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B336C">
        <w:fldChar w:fldCharType="end"/>
      </w:r>
      <w:del w:id="64" w:author="Michelle Leishman" w:date="2015-01-21T14:46:00Z">
        <w:r w:rsidR="0017691C" w:rsidDel="00804D89">
          <w:delText>,</w:delText>
        </w:r>
      </w:del>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B336C">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B336C">
        <w:fldChar w:fldCharType="separate"/>
      </w:r>
      <w:r w:rsidR="0017691C" w:rsidRPr="007E4F31">
        <w:rPr>
          <w:noProof/>
        </w:rPr>
        <w:t>(Pakeman 2011)</w:t>
      </w:r>
      <w:r w:rsidR="000B336C">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0B336C">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B336C">
        <w:fldChar w:fldCharType="separate"/>
      </w:r>
      <w:r w:rsidR="0017691C" w:rsidRPr="00904EB7">
        <w:rPr>
          <w:noProof/>
        </w:rPr>
        <w:t>(Palmer &amp; Poff 1997)</w:t>
      </w:r>
      <w:r w:rsidR="000B336C">
        <w:fldChar w:fldCharType="end"/>
      </w:r>
      <w:r w:rsidR="0017691C">
        <w:t xml:space="preserve">. </w:t>
      </w:r>
      <w:commentRangeStart w:id="65"/>
      <w:commentRangeStart w:id="66"/>
      <w:r w:rsidR="0017691C">
        <w:t xml:space="preserve">Progress on this front has been sparse, </w:t>
      </w:r>
      <w:ins w:id="67" w:author="Faculty of Science" w:date="2015-01-27T14:41:00Z">
        <w:r w:rsidR="006B15FB">
          <w:t xml:space="preserve">and </w:t>
        </w:r>
      </w:ins>
      <w:ins w:id="68" w:author="Faculty of Science" w:date="2015-01-27T14:49:00Z">
        <w:r w:rsidR="006B15FB">
          <w:t>describing</w:t>
        </w:r>
      </w:ins>
      <w:ins w:id="69" w:author="Faculty of Science" w:date="2015-01-27T14:38:00Z">
        <w:r w:rsidR="000C4CE9">
          <w:t xml:space="preserve"> the influence of hydrological </w:t>
        </w:r>
      </w:ins>
      <w:ins w:id="70" w:author="Faculty of Science" w:date="2015-01-27T14:39:00Z">
        <w:r w:rsidR="000C4CE9">
          <w:t xml:space="preserve">heterogeneity on </w:t>
        </w:r>
      </w:ins>
      <w:ins w:id="71" w:author="Faculty of Science" w:date="2015-01-27T14:45:00Z">
        <w:r w:rsidR="006B15FB">
          <w:t xml:space="preserve">riparian </w:t>
        </w:r>
      </w:ins>
      <w:ins w:id="72" w:author="Faculty of Science" w:date="2015-01-27T14:39:00Z">
        <w:r w:rsidR="000C4CE9">
          <w:t xml:space="preserve">functional diversity would </w:t>
        </w:r>
      </w:ins>
      <w:ins w:id="73" w:author="Faculty of Science" w:date="2015-01-27T14:43:00Z">
        <w:r w:rsidR="006B15FB">
          <w:t xml:space="preserve">represent </w:t>
        </w:r>
      </w:ins>
      <w:ins w:id="74" w:author="Faculty of Science" w:date="2015-01-27T14:52:00Z">
        <w:r w:rsidR="00356249">
          <w:t xml:space="preserve">a </w:t>
        </w:r>
      </w:ins>
      <w:del w:id="75" w:author="Faculty of Science" w:date="2015-01-27T14:42:00Z">
        <w:r w:rsidR="0017691C" w:rsidDel="006B15FB">
          <w:delText xml:space="preserve">and confirmation of an opposite trend – i.e. where functional diversity increases with environmental heterogeneity – would be a </w:delText>
        </w:r>
      </w:del>
      <w:r w:rsidR="0017691C">
        <w:t xml:space="preserve">significant </w:t>
      </w:r>
      <w:ins w:id="76" w:author="Faculty of Science" w:date="2015-01-27T14:52:00Z">
        <w:r w:rsidR="00356249">
          <w:t>advance</w:t>
        </w:r>
      </w:ins>
      <w:ins w:id="77" w:author="Faculty of Science" w:date="2015-01-27T14:43:00Z">
        <w:r w:rsidR="006B15FB">
          <w:t xml:space="preserve"> </w:t>
        </w:r>
      </w:ins>
      <w:del w:id="78" w:author="Faculty of Science" w:date="2015-01-27T14:42:00Z">
        <w:r w:rsidR="0017691C" w:rsidDel="006B15FB">
          <w:delText xml:space="preserve">development </w:delText>
        </w:r>
      </w:del>
      <w:r w:rsidR="0017691C">
        <w:t xml:space="preserve">for riparian ecology and </w:t>
      </w:r>
      <w:ins w:id="79" w:author="Faculty of Science" w:date="2015-01-27T14:42:00Z">
        <w:r w:rsidR="006B15FB">
          <w:t xml:space="preserve">ecosystem-oriented riparian </w:t>
        </w:r>
      </w:ins>
      <w:r w:rsidR="0017691C">
        <w:t>conservation.</w:t>
      </w:r>
      <w:commentRangeEnd w:id="65"/>
      <w:r w:rsidR="00804D89">
        <w:rPr>
          <w:rStyle w:val="CommentReference"/>
          <w:rFonts w:eastAsia="MS Mincho"/>
        </w:rPr>
        <w:commentReference w:id="65"/>
      </w:r>
      <w:commentRangeEnd w:id="66"/>
      <w:r w:rsidR="00356249">
        <w:rPr>
          <w:rStyle w:val="CommentReference"/>
          <w:rFonts w:eastAsia="MS Mincho"/>
        </w:rPr>
        <w:commentReference w:id="66"/>
      </w:r>
    </w:p>
    <w:p w14:paraId="1FA1DE47" w14:textId="77777777" w:rsidR="009D11D4" w:rsidRDefault="0017691C" w:rsidP="009D11D4">
      <w:pPr>
        <w:spacing w:line="480" w:lineRule="auto"/>
        <w:jc w:val="both"/>
        <w:rPr>
          <w:ins w:id="80" w:author="Michelle Leishman" w:date="2015-01-21T14:53:00Z"/>
        </w:rPr>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w:t>
      </w:r>
      <w:ins w:id="81" w:author="Michelle Leishman" w:date="2015-01-21T14:53:00Z">
        <w:r w:rsidR="009D11D4">
          <w:t xml:space="preserve">, using south-eastern Australia as a case study as a broad spectrum of hydrological heterogeneity is present within a relatively compact, contiguous landscape </w:t>
        </w:r>
        <w:r w:rsidR="000B336C" w:rsidRPr="00C432C4">
          <w:fldChar w:fldCharType="begin" w:fldLock="1"/>
        </w:r>
        <w:r w:rsidR="009D11D4">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B336C" w:rsidRPr="00C432C4">
          <w:fldChar w:fldCharType="separate"/>
        </w:r>
        <w:r w:rsidR="009D11D4" w:rsidRPr="00214E4B">
          <w:rPr>
            <w:noProof/>
          </w:rPr>
          <w:t>(Finlayson &amp; McMahon 1988; Peel, McMahon &amp; Finlayson 2004)</w:t>
        </w:r>
        <w:r w:rsidR="000B336C" w:rsidRPr="00C432C4">
          <w:fldChar w:fldCharType="end"/>
        </w:r>
        <w:r w:rsidR="009D11D4">
          <w:t xml:space="preserve">. </w:t>
        </w:r>
      </w:ins>
    </w:p>
    <w:p w14:paraId="1FD8FE9F" w14:textId="77777777" w:rsidR="0017691C" w:rsidRDefault="0017691C" w:rsidP="00F75551">
      <w:pPr>
        <w:spacing w:line="480" w:lineRule="auto"/>
        <w:jc w:val="both"/>
      </w:pPr>
      <w:del w:id="82" w:author="Michelle Leishman" w:date="2015-01-21T14:53:00Z">
        <w:r w:rsidDel="009D11D4">
          <w:delText xml:space="preserve">. </w:delText>
        </w:r>
      </w:del>
      <w:r>
        <w:t>Specifically, we asked the following questions:</w:t>
      </w:r>
    </w:p>
    <w:p w14:paraId="62ACCF69"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1A9DCB16"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3284B999" w14:textId="77777777" w:rsidR="0017691C" w:rsidDel="009D11D4" w:rsidRDefault="0017691C" w:rsidP="00F75551">
      <w:pPr>
        <w:spacing w:line="480" w:lineRule="auto"/>
        <w:jc w:val="both"/>
        <w:rPr>
          <w:del w:id="83" w:author="Michelle Leishman" w:date="2015-01-21T14:53:00Z"/>
        </w:rPr>
      </w:pPr>
      <w:del w:id="84" w:author="Michelle Leishman" w:date="2015-01-21T14:53:00Z">
        <w:r w:rsidDel="009D11D4">
          <w:lastRenderedPageBreak/>
          <w:delText xml:space="preserve">South-eastern Australia was used as a </w:delText>
        </w:r>
        <w:r w:rsidR="008A18DF" w:rsidDel="009D11D4">
          <w:delText>case study</w:delText>
        </w:r>
      </w:del>
      <w:del w:id="85" w:author="Michelle Leishman" w:date="2015-01-21T14:52:00Z">
        <w:r w:rsidDel="00804D89">
          <w:delText>,</w:delText>
        </w:r>
      </w:del>
      <w:del w:id="86" w:author="Michelle Leishman" w:date="2015-01-21T14:53:00Z">
        <w:r w:rsidDel="009D11D4">
          <w:delText xml:space="preserve"> as a broad spectrum of hydrological heterogeneity is present within a relatively compact, contiguous landscape </w:delText>
        </w:r>
        <w:r w:rsidR="000B336C" w:rsidRPr="00C432C4" w:rsidDel="009D11D4">
          <w:fldChar w:fldCharType="begin" w:fldLock="1"/>
        </w:r>
        <w:r w:rsidR="0083100C" w:rsidDel="009D11D4">
          <w:del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delInstrText>
        </w:r>
        <w:r w:rsidR="000B336C" w:rsidRPr="00C432C4" w:rsidDel="009D11D4">
          <w:fldChar w:fldCharType="separate"/>
        </w:r>
        <w:r w:rsidRPr="00214E4B" w:rsidDel="009D11D4">
          <w:rPr>
            <w:noProof/>
          </w:rPr>
          <w:delText>(Finlayson &amp; McMahon 1988; Peel, McMahon &amp; Finlayson 2004)</w:delText>
        </w:r>
        <w:r w:rsidR="000B336C" w:rsidRPr="00C432C4" w:rsidDel="009D11D4">
          <w:fldChar w:fldCharType="end"/>
        </w:r>
        <w:r w:rsidDel="009D11D4">
          <w:delText xml:space="preserve">. </w:delText>
        </w:r>
      </w:del>
    </w:p>
    <w:p w14:paraId="28D0FBAC" w14:textId="77777777" w:rsidR="001149F4" w:rsidRDefault="001149F4" w:rsidP="00F75551">
      <w:pPr>
        <w:spacing w:line="480" w:lineRule="auto"/>
      </w:pPr>
    </w:p>
    <w:p w14:paraId="7453CE32" w14:textId="77777777" w:rsidR="00F510C5" w:rsidRDefault="00F510C5" w:rsidP="00F75551">
      <w:pPr>
        <w:spacing w:line="480" w:lineRule="auto"/>
      </w:pPr>
    </w:p>
    <w:p w14:paraId="4E1A56C3" w14:textId="77777777" w:rsidR="00F510C5" w:rsidDel="009D11D4" w:rsidRDefault="002E5219" w:rsidP="00F75551">
      <w:pPr>
        <w:spacing w:line="480" w:lineRule="auto"/>
        <w:rPr>
          <w:del w:id="87" w:author="Michelle Leishman" w:date="2015-01-21T14:54:00Z"/>
        </w:rPr>
      </w:pPr>
      <w:del w:id="88" w:author="Michelle Leishman" w:date="2015-01-21T14:54:00Z">
        <w:r w:rsidDel="009D11D4">
          <w:delText xml:space="preserve"> </w:delText>
        </w:r>
      </w:del>
    </w:p>
    <w:p w14:paraId="637F67C1" w14:textId="77777777" w:rsidR="00CF703E" w:rsidDel="009D11D4" w:rsidRDefault="00CF703E" w:rsidP="00F75551">
      <w:pPr>
        <w:spacing w:line="480" w:lineRule="auto"/>
        <w:rPr>
          <w:del w:id="89" w:author="Michelle Leishman" w:date="2015-01-21T14:54:00Z"/>
        </w:rPr>
      </w:pPr>
    </w:p>
    <w:p w14:paraId="29BC4D0D" w14:textId="77777777" w:rsidR="00CF703E" w:rsidDel="009D11D4" w:rsidRDefault="00CF703E" w:rsidP="00F75551">
      <w:pPr>
        <w:spacing w:line="480" w:lineRule="auto"/>
        <w:rPr>
          <w:del w:id="90" w:author="Michelle Leishman" w:date="2015-01-21T14:54:00Z"/>
        </w:rPr>
      </w:pPr>
    </w:p>
    <w:p w14:paraId="37E4C1D1" w14:textId="77777777" w:rsidR="00CF703E" w:rsidDel="009D11D4" w:rsidRDefault="00CF703E" w:rsidP="00F75551">
      <w:pPr>
        <w:spacing w:line="480" w:lineRule="auto"/>
        <w:rPr>
          <w:del w:id="91" w:author="Michelle Leishman" w:date="2015-01-21T14:54:00Z"/>
        </w:rPr>
      </w:pPr>
    </w:p>
    <w:p w14:paraId="5DEC3D73" w14:textId="77777777" w:rsidR="008C48F0" w:rsidDel="009D11D4" w:rsidRDefault="008C48F0" w:rsidP="00F75551">
      <w:pPr>
        <w:spacing w:line="480" w:lineRule="auto"/>
        <w:rPr>
          <w:del w:id="92" w:author="Michelle Leishman" w:date="2015-01-21T14:54:00Z"/>
        </w:rPr>
      </w:pPr>
    </w:p>
    <w:p w14:paraId="4AFE4C67" w14:textId="77777777" w:rsidR="008C48F0" w:rsidDel="009D11D4" w:rsidRDefault="008C48F0" w:rsidP="00F75551">
      <w:pPr>
        <w:spacing w:line="480" w:lineRule="auto"/>
        <w:rPr>
          <w:del w:id="93" w:author="Michelle Leishman" w:date="2015-01-21T14:54:00Z"/>
        </w:rPr>
      </w:pPr>
    </w:p>
    <w:p w14:paraId="18C5ED47" w14:textId="77777777" w:rsidR="0017691C" w:rsidRDefault="0017691C" w:rsidP="00F75551">
      <w:pPr>
        <w:spacing w:line="480" w:lineRule="auto"/>
        <w:jc w:val="both"/>
      </w:pPr>
      <w:r>
        <w:t>METHODS</w:t>
      </w:r>
    </w:p>
    <w:p w14:paraId="7C2C78CF" w14:textId="77777777" w:rsidR="0017691C" w:rsidRPr="00877460" w:rsidRDefault="0017691C" w:rsidP="00F75551">
      <w:pPr>
        <w:spacing w:line="480" w:lineRule="auto"/>
        <w:jc w:val="both"/>
        <w:rPr>
          <w:i/>
        </w:rPr>
      </w:pPr>
      <w:r>
        <w:rPr>
          <w:i/>
        </w:rPr>
        <w:t>Study site</w:t>
      </w:r>
      <w:r w:rsidR="00BC6355">
        <w:rPr>
          <w:i/>
        </w:rPr>
        <w:t>s</w:t>
      </w:r>
    </w:p>
    <w:p w14:paraId="512389FF" w14:textId="5EB66C38" w:rsidR="0017691C" w:rsidRDefault="0017691C" w:rsidP="00F75551">
      <w:pPr>
        <w:spacing w:line="480" w:lineRule="auto"/>
      </w:pPr>
      <w:r w:rsidRPr="00EA700F">
        <w:t>Fifteen riparian sites were selected along gauged rivers within the South-East Coast and south-eastern Murray Darling drainage basins of Australia</w:t>
      </w:r>
      <w:r w:rsidR="00CD78F8">
        <w:t>.</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94"/>
      <w:commentRangeStart w:id="95"/>
      <w:r>
        <w:t>patterns</w:t>
      </w:r>
      <w:commentRangeEnd w:id="94"/>
      <w:r w:rsidR="00064C80">
        <w:rPr>
          <w:rStyle w:val="CommentReference"/>
          <w:rFonts w:eastAsia="MS Mincho"/>
        </w:rPr>
        <w:commentReference w:id="94"/>
      </w:r>
      <w:commentRangeEnd w:id="95"/>
      <w:r w:rsidR="00243D84">
        <w:rPr>
          <w:rStyle w:val="CommentReference"/>
          <w:rFonts w:eastAsia="MS Mincho"/>
        </w:rPr>
        <w:commentReference w:id="95"/>
      </w:r>
      <w:r>
        <w:t>.</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and longitude 147.413 to 152.217. Sites spanned an altitudinal range of 23 – 732 m above sea level. Site-specific details can be found in the Supporting Information</w:t>
      </w:r>
      <w:ins w:id="96" w:author="Faculty of Science" w:date="2015-01-27T14:16:00Z">
        <w:r w:rsidR="002159D6">
          <w:t xml:space="preserve"> (SP1)</w:t>
        </w:r>
      </w:ins>
      <w:r w:rsidR="00BC6355">
        <w:t xml:space="preserve">. </w:t>
      </w:r>
      <w:r w:rsidR="00243D84">
        <w:t xml:space="preserve"> The reader is referred to Lawson et al. (</w:t>
      </w:r>
      <w:r w:rsidR="00243D84" w:rsidRPr="00D81CEC">
        <w:rPr>
          <w:i/>
        </w:rPr>
        <w:t xml:space="preserve">in </w:t>
      </w:r>
      <w:del w:id="97" w:author="Faculty of Science" w:date="2015-01-27T14:14:00Z">
        <w:r w:rsidR="00243D84" w:rsidRPr="00D81CEC" w:rsidDel="00B406DA">
          <w:rPr>
            <w:i/>
          </w:rPr>
          <w:delText>press</w:delText>
        </w:r>
      </w:del>
      <w:ins w:id="98" w:author="Faculty of Science" w:date="2015-01-27T14:14:00Z">
        <w:r w:rsidR="00B406DA">
          <w:rPr>
            <w:i/>
          </w:rPr>
          <w:t>review</w:t>
        </w:r>
      </w:ins>
      <w:r w:rsidR="00243D84">
        <w:t>) for a description of site selection criteria</w:t>
      </w:r>
      <w:r w:rsidR="00BC6355">
        <w:t xml:space="preserve"> and vegetation survey methods</w:t>
      </w:r>
      <w:r w:rsidR="00243D84">
        <w:t xml:space="preserve">, as this study was undertaken simultaneously and at the same sites.   </w:t>
      </w:r>
      <w:r w:rsidR="00243D84" w:rsidRPr="00EA700F" w:rsidDel="00243D84">
        <w:t xml:space="preserve"> </w:t>
      </w:r>
    </w:p>
    <w:p w14:paraId="5B71CB95" w14:textId="77777777" w:rsidR="0017691C" w:rsidRDefault="0017691C" w:rsidP="00F75551">
      <w:pPr>
        <w:shd w:val="clear" w:color="auto" w:fill="FFFFFF"/>
        <w:spacing w:after="0" w:line="480" w:lineRule="auto"/>
        <w:jc w:val="both"/>
        <w:rPr>
          <w:rFonts w:eastAsia="Times New Roman" w:cs="Arial"/>
          <w:lang w:eastAsia="en-AU"/>
        </w:rPr>
      </w:pPr>
    </w:p>
    <w:p w14:paraId="379C0C10"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lastRenderedPageBreak/>
        <w:t>Rationale for trait selection</w:t>
      </w:r>
    </w:p>
    <w:p w14:paraId="7887A218" w14:textId="77777777" w:rsidR="0026413F" w:rsidRDefault="0026413F" w:rsidP="00F75551">
      <w:pPr>
        <w:shd w:val="clear" w:color="auto" w:fill="FFFFFF"/>
        <w:spacing w:after="0" w:line="480" w:lineRule="auto"/>
        <w:jc w:val="both"/>
        <w:rPr>
          <w:rFonts w:eastAsia="Times New Roman" w:cs="Arial"/>
          <w:lang w:eastAsia="en-AU"/>
        </w:rPr>
      </w:pPr>
    </w:p>
    <w:p w14:paraId="06625C39" w14:textId="77777777"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ins w:id="99" w:author="Michelle Leishman" w:date="2015-01-21T14:56:00Z">
        <w:r w:rsidR="000D37BE">
          <w:rPr>
            <w:rFonts w:eastAsia="Times New Roman" w:cs="Arial"/>
            <w:lang w:eastAsia="en-AU"/>
          </w:rPr>
          <w:t>,</w:t>
        </w:r>
      </w:ins>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r w:rsidR="00734F75">
        <w:rPr>
          <w:rFonts w:eastAsia="Times New Roman" w:cs="Arial"/>
          <w:lang w:eastAsia="en-AU"/>
        </w:rPr>
        <w:t>Below we detail the rationale for selection of each trait.</w:t>
      </w:r>
    </w:p>
    <w:p w14:paraId="0678A099" w14:textId="30244745" w:rsidR="0017691C" w:rsidRDefault="0017691C" w:rsidP="00F75551">
      <w:pPr>
        <w:shd w:val="clear" w:color="auto" w:fill="FFFFFF"/>
        <w:spacing w:after="0" w:line="480" w:lineRule="auto"/>
        <w:jc w:val="both"/>
        <w:rPr>
          <w:rFonts w:eastAsia="Times New Roman" w:cs="Arial"/>
          <w:lang w:eastAsia="en-AU"/>
        </w:rPr>
      </w:pPr>
      <w:commentRangeStart w:id="100"/>
      <w:commentRangeStart w:id="101"/>
      <w:r>
        <w:rPr>
          <w:rFonts w:eastAsia="Times New Roman" w:cs="Arial"/>
          <w:lang w:eastAsia="en-AU"/>
        </w:rPr>
        <w:t xml:space="preserve">Specific leaf area, maximum canopy height and seed mass comprise the LHS (leaf, height, seed) triad of traits introduced by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0B336C">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0B336C">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100"/>
      <w:r w:rsidR="00E238E0">
        <w:rPr>
          <w:rStyle w:val="CommentReference"/>
          <w:rFonts w:eastAsia="MS Mincho"/>
        </w:rPr>
        <w:commentReference w:id="100"/>
      </w:r>
      <w:commentRangeEnd w:id="101"/>
      <w:r w:rsidR="007A07AA">
        <w:rPr>
          <w:rStyle w:val="CommentReference"/>
          <w:rFonts w:eastAsia="MS Mincho"/>
        </w:rPr>
        <w:commentReference w:id="101"/>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0B336C">
        <w:rPr>
          <w:rFonts w:eastAsia="Times New Roman" w:cs="Arial"/>
          <w:lang w:eastAsia="en-AU"/>
        </w:rPr>
        <w:fldChar w:fldCharType="begin" w:fldLock="1"/>
      </w:r>
      <w:r w:rsidR="00322735">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0B336C">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0B336C">
        <w:rPr>
          <w:rFonts w:eastAsia="Times New Roman" w:cs="Arial"/>
          <w:lang w:eastAsia="en-AU"/>
        </w:rPr>
        <w:fldChar w:fldCharType="end"/>
      </w:r>
      <w:r>
        <w:rPr>
          <w:rFonts w:eastAsia="Times New Roman" w:cs="Arial"/>
          <w:lang w:eastAsia="en-AU"/>
        </w:rPr>
        <w:t xml:space="preserve">. </w:t>
      </w:r>
    </w:p>
    <w:p w14:paraId="5CB5AF4C" w14:textId="77777777" w:rsidR="0017691C" w:rsidRDefault="0017691C" w:rsidP="00F75551">
      <w:pPr>
        <w:shd w:val="clear" w:color="auto" w:fill="FFFFFF"/>
        <w:spacing w:after="0" w:line="480" w:lineRule="auto"/>
        <w:jc w:val="both"/>
        <w:rPr>
          <w:rFonts w:eastAsia="Times New Roman" w:cs="Arial"/>
          <w:lang w:eastAsia="en-AU"/>
        </w:rPr>
      </w:pPr>
    </w:p>
    <w:p w14:paraId="4112ECC6" w14:textId="044E2258" w:rsidR="0017691C" w:rsidRDefault="0017691C" w:rsidP="00D81CEC">
      <w:pPr>
        <w:shd w:val="clear" w:color="auto" w:fill="FFFFFF"/>
        <w:tabs>
          <w:tab w:val="left" w:pos="7889"/>
        </w:tabs>
        <w:spacing w:after="0" w:line="48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ins w:id="102" w:author="Faculty of Science" w:date="2015-01-27T14:54:00Z">
        <w:r w:rsidR="00356249">
          <w:rPr>
            <w:rFonts w:eastAsia="Times New Roman" w:cs="Arial"/>
            <w:lang w:eastAsia="en-AU"/>
          </w:rPr>
          <w:t xml:space="preserve"> </w:t>
        </w:r>
        <w:r w:rsidR="00356249">
          <w:rPr>
            <w:rFonts w:eastAsia="Times New Roman" w:cs="Arial"/>
            <w:lang w:eastAsia="en-AU"/>
          </w:rPr>
          <w:fldChar w:fldCharType="begin" w:fldLock="1"/>
        </w:r>
      </w:ins>
      <w:r w:rsidR="00330EC5">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356249">
        <w:rPr>
          <w:rFonts w:eastAsia="Times New Roman" w:cs="Arial"/>
          <w:lang w:eastAsia="en-AU"/>
        </w:rPr>
        <w:fldChar w:fldCharType="separate"/>
      </w:r>
      <w:r w:rsidR="00356249" w:rsidRPr="00356249">
        <w:rPr>
          <w:rFonts w:eastAsia="Times New Roman" w:cs="Arial"/>
          <w:noProof/>
          <w:lang w:eastAsia="en-AU"/>
        </w:rPr>
        <w:t xml:space="preserve">(Wright </w:t>
      </w:r>
      <w:r w:rsidR="00356249" w:rsidRPr="00356249">
        <w:rPr>
          <w:rFonts w:eastAsia="Times New Roman" w:cs="Arial"/>
          <w:i/>
          <w:noProof/>
          <w:lang w:eastAsia="en-AU"/>
        </w:rPr>
        <w:t>et al.</w:t>
      </w:r>
      <w:r w:rsidR="00356249" w:rsidRPr="00356249">
        <w:rPr>
          <w:rFonts w:eastAsia="Times New Roman" w:cs="Arial"/>
          <w:noProof/>
          <w:lang w:eastAsia="en-AU"/>
        </w:rPr>
        <w:t xml:space="preserve"> 2004)</w:t>
      </w:r>
      <w:ins w:id="103" w:author="Faculty of Science" w:date="2015-01-27T14:54:00Z">
        <w:r w:rsidR="00356249">
          <w:rPr>
            <w:rFonts w:eastAsia="Times New Roman" w:cs="Arial"/>
            <w:lang w:eastAsia="en-AU"/>
          </w:rPr>
          <w:fldChar w:fldCharType="end"/>
        </w:r>
      </w:ins>
      <w:del w:id="104" w:author="Faculty of Science" w:date="2015-01-27T14:56:00Z">
        <w:r w:rsidR="003745F7" w:rsidDel="00356249">
          <w:rPr>
            <w:rFonts w:eastAsia="Times New Roman" w:cs="Arial"/>
            <w:lang w:eastAsia="en-AU"/>
          </w:rPr>
          <w:delText xml:space="preserve"> </w:delText>
        </w:r>
      </w:del>
      <w:del w:id="105" w:author="Faculty of Science" w:date="2015-01-27T14:54:00Z">
        <w:r w:rsidR="003745F7" w:rsidDel="00356249">
          <w:rPr>
            <w:rFonts w:eastAsia="Times New Roman" w:cs="Arial"/>
            <w:lang w:eastAsia="en-AU"/>
          </w:rPr>
          <w:delText>(</w:delText>
        </w:r>
        <w:commentRangeStart w:id="106"/>
        <w:r w:rsidR="003745F7" w:rsidDel="00356249">
          <w:rPr>
            <w:rFonts w:eastAsia="Times New Roman" w:cs="Arial"/>
            <w:lang w:eastAsia="en-AU"/>
          </w:rPr>
          <w:delText>ref</w:delText>
        </w:r>
        <w:commentRangeEnd w:id="106"/>
        <w:r w:rsidR="000D37BE" w:rsidDel="00356249">
          <w:rPr>
            <w:rStyle w:val="CommentReference"/>
            <w:rFonts w:eastAsia="MS Mincho"/>
          </w:rPr>
          <w:commentReference w:id="106"/>
        </w:r>
        <w:r w:rsidR="003745F7" w:rsidDel="00356249">
          <w:rPr>
            <w:rFonts w:eastAsia="Times New Roman" w:cs="Arial"/>
            <w:lang w:eastAsia="en-AU"/>
          </w:rPr>
          <w:delText>)</w:delText>
        </w:r>
      </w:del>
      <w:r>
        <w:rPr>
          <w:rFonts w:eastAsia="Times New Roman" w:cs="Arial"/>
          <w:lang w:eastAsia="en-AU"/>
        </w:rPr>
        <w:t>. High SLA species invest considerable nutrients in their leaves, have high rates of photosynthesis and respiration</w:t>
      </w:r>
      <w:del w:id="107" w:author="Michelle Leishman" w:date="2015-01-21T14:58:00Z">
        <w:r w:rsidDel="000D37BE">
          <w:rPr>
            <w:rFonts w:eastAsia="Times New Roman" w:cs="Arial"/>
            <w:lang w:eastAsia="en-AU"/>
          </w:rPr>
          <w:delText>,</w:delText>
        </w:r>
      </w:del>
      <w:r>
        <w:rPr>
          <w:rFonts w:eastAsia="Times New Roman" w:cs="Arial"/>
          <w:lang w:eastAsia="en-AU"/>
        </w:rPr>
        <w:t xml:space="preserve"> and short leaf longevity; these species typically exhibit high relative growth rates. Conversely, low SLA species receive slower return on investment on costly leaves, with lower rates of photosynthesis and respiration</w:t>
      </w:r>
      <w:del w:id="108" w:author="Michelle Leishman" w:date="2015-01-21T14:58:00Z">
        <w:r w:rsidDel="000D37BE">
          <w:rPr>
            <w:rFonts w:eastAsia="Times New Roman" w:cs="Arial"/>
            <w:lang w:eastAsia="en-AU"/>
          </w:rPr>
          <w:delText>,</w:delText>
        </w:r>
      </w:del>
      <w:r>
        <w:rPr>
          <w:rFonts w:eastAsia="Times New Roman" w:cs="Arial"/>
          <w:lang w:eastAsia="en-AU"/>
        </w:rPr>
        <w:t xml:space="preserve"> but greater leaf longevity and ability to tolerate stressful conditions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0B336C">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0B336C">
        <w:rPr>
          <w:rFonts w:eastAsia="Times New Roman" w:cs="Arial"/>
          <w:lang w:eastAsia="en-AU"/>
        </w:rPr>
        <w:fldChar w:fldCharType="end"/>
      </w:r>
      <w:r>
        <w:rPr>
          <w:rFonts w:eastAsia="Times New Roman" w:cs="Arial"/>
          <w:lang w:eastAsia="en-AU"/>
        </w:rPr>
        <w:t xml:space="preserve">. </w:t>
      </w:r>
    </w:p>
    <w:p w14:paraId="0E122C91" w14:textId="77777777" w:rsidR="0034081B" w:rsidRDefault="0034081B" w:rsidP="00F75551">
      <w:pPr>
        <w:shd w:val="clear" w:color="auto" w:fill="FFFFFF"/>
        <w:spacing w:after="0" w:line="480" w:lineRule="auto"/>
        <w:jc w:val="both"/>
        <w:rPr>
          <w:rFonts w:eastAsia="Times New Roman" w:cs="Arial"/>
          <w:lang w:eastAsia="en-AU"/>
        </w:rPr>
      </w:pPr>
    </w:p>
    <w:p w14:paraId="6A4478D6" w14:textId="77777777"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t>Maximum canopy height integrates the central trade-off between competition for light</w:t>
      </w:r>
      <w:del w:id="109" w:author="Michelle Leishman" w:date="2015-01-21T14:58:00Z">
        <w:r w:rsidDel="000D37BE">
          <w:rPr>
            <w:rFonts w:eastAsia="Times New Roman" w:cs="Arial"/>
            <w:lang w:eastAsia="en-AU"/>
          </w:rPr>
          <w:delText>,</w:delText>
        </w:r>
      </w:del>
      <w:r>
        <w:rPr>
          <w:rFonts w:eastAsia="Times New Roman" w:cs="Arial"/>
          <w:lang w:eastAsia="en-AU"/>
        </w:rPr>
        <w:t xml:space="preserve"> and construction and maintenance of costly support structures such as woody stems </w:t>
      </w:r>
      <w:r w:rsidR="000B336C"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0B336C" w:rsidRPr="00AC3ABD">
        <w:rPr>
          <w:rFonts w:eastAsia="Times New Roman" w:cs="Arial"/>
          <w:lang w:eastAsia="en-AU"/>
        </w:rPr>
        <w:fldChar w:fldCharType="separate"/>
      </w:r>
      <w:r w:rsidRPr="00AC3ABD">
        <w:rPr>
          <w:rFonts w:eastAsia="Times New Roman" w:cs="Arial"/>
          <w:noProof/>
          <w:lang w:eastAsia="en-AU"/>
        </w:rPr>
        <w:t>(Westoby 1998)</w:t>
      </w:r>
      <w:r w:rsidR="000B336C"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sidR="000B336C">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B336C">
        <w:rPr>
          <w:rFonts w:eastAsia="Times New Roman" w:cs="Arial"/>
          <w:lang w:eastAsia="en-AU"/>
        </w:rPr>
        <w:fldChar w:fldCharType="separate"/>
      </w:r>
      <w:r w:rsidRPr="00AC3ABD">
        <w:rPr>
          <w:rFonts w:eastAsia="Times New Roman" w:cs="Arial"/>
          <w:noProof/>
          <w:lang w:eastAsia="en-AU"/>
        </w:rPr>
        <w:t>(Falster 2006)</w:t>
      </w:r>
      <w:r w:rsidR="000B336C">
        <w:rPr>
          <w:rFonts w:eastAsia="Times New Roman" w:cs="Arial"/>
          <w:lang w:eastAsia="en-AU"/>
        </w:rPr>
        <w:fldChar w:fldCharType="end"/>
      </w:r>
      <w:r>
        <w:rPr>
          <w:rFonts w:eastAsia="Times New Roman" w:cs="Arial"/>
          <w:lang w:eastAsia="en-AU"/>
        </w:rPr>
        <w:t xml:space="preserve">. </w:t>
      </w:r>
    </w:p>
    <w:p w14:paraId="5FDC927E" w14:textId="77777777" w:rsidR="0034081B" w:rsidRDefault="0034081B" w:rsidP="0034081B">
      <w:pPr>
        <w:shd w:val="clear" w:color="auto" w:fill="FFFFFF"/>
        <w:spacing w:after="0" w:line="480" w:lineRule="auto"/>
        <w:jc w:val="both"/>
        <w:rPr>
          <w:rFonts w:eastAsia="Times New Roman" w:cs="Arial"/>
          <w:lang w:eastAsia="en-AU"/>
        </w:rPr>
      </w:pPr>
    </w:p>
    <w:p w14:paraId="2BECC311" w14:textId="1F4A1DA3" w:rsidR="0034081B" w:rsidRDefault="0034081B" w:rsidP="0034081B">
      <w:pPr>
        <w:shd w:val="clear" w:color="auto" w:fill="FFFFFF"/>
        <w:spacing w:after="0" w:line="480" w:lineRule="auto"/>
        <w:jc w:val="both"/>
        <w:rPr>
          <w:rFonts w:eastAsia="Times New Roman" w:cs="Arial"/>
          <w:lang w:eastAsia="en-AU"/>
        </w:rPr>
      </w:pPr>
      <w:commentRangeStart w:id="110"/>
      <w:commentRangeStart w:id="111"/>
      <w:r>
        <w:rPr>
          <w:rFonts w:eastAsia="Times New Roman" w:cs="Arial"/>
          <w:lang w:eastAsia="en-AU"/>
        </w:rPr>
        <w:lastRenderedPageBreak/>
        <w:t>Seed</w:t>
      </w:r>
      <w:commentRangeEnd w:id="110"/>
      <w:r>
        <w:rPr>
          <w:rStyle w:val="CommentReference"/>
          <w:rFonts w:eastAsia="MS Mincho"/>
        </w:rPr>
        <w:commentReference w:id="110"/>
      </w:r>
      <w:commentRangeEnd w:id="111"/>
      <w:r>
        <w:rPr>
          <w:rStyle w:val="CommentReference"/>
          <w:rFonts w:eastAsia="MS Mincho"/>
        </w:rPr>
        <w:commentReference w:id="111"/>
      </w:r>
      <w:r>
        <w:rPr>
          <w:rFonts w:eastAsia="Times New Roman" w:cs="Arial"/>
          <w:lang w:eastAsia="en-AU"/>
        </w:rPr>
        <w:t xml:space="preserve"> </w:t>
      </w:r>
      <w:commentRangeStart w:id="112"/>
      <w:r>
        <w:rPr>
          <w:rFonts w:eastAsia="Times New Roman" w:cs="Arial"/>
          <w:lang w:eastAsia="en-AU"/>
        </w:rPr>
        <w:t>mass</w:t>
      </w:r>
      <w:commentRangeEnd w:id="112"/>
      <w:r w:rsidR="000D37BE">
        <w:rPr>
          <w:rStyle w:val="CommentReference"/>
          <w:rFonts w:eastAsia="MS Mincho"/>
        </w:rPr>
        <w:commentReference w:id="112"/>
      </w:r>
      <w:ins w:id="113" w:author="Faculty of Science" w:date="2015-01-27T14:58:00Z">
        <w:r w:rsidR="00356249">
          <w:rPr>
            <w:rFonts w:eastAsia="Times New Roman" w:cs="Arial"/>
            <w:lang w:eastAsia="en-AU"/>
          </w:rPr>
          <w:t xml:space="preserve">, </w:t>
        </w:r>
      </w:ins>
      <w:del w:id="114" w:author="Faculty of Science" w:date="2015-01-27T14:58:00Z">
        <w:r w:rsidDel="00356249">
          <w:rPr>
            <w:rFonts w:eastAsia="Times New Roman" w:cs="Arial"/>
            <w:lang w:eastAsia="en-AU"/>
          </w:rPr>
          <w:delText xml:space="preserve"> </w:delText>
        </w:r>
      </w:del>
      <w:ins w:id="115" w:author="Faculty of Science" w:date="2015-01-27T14:57:00Z">
        <w:r w:rsidR="00356249">
          <w:rPr>
            <w:rFonts w:eastAsia="Times New Roman" w:cs="Arial"/>
            <w:lang w:eastAsia="en-AU"/>
          </w:rPr>
          <w:t xml:space="preserve">defined </w:t>
        </w:r>
      </w:ins>
      <w:ins w:id="116" w:author="Faculty of Science" w:date="2015-01-27T14:58:00Z">
        <w:r w:rsidR="00356249">
          <w:rPr>
            <w:rFonts w:eastAsia="Times New Roman" w:cs="Arial"/>
            <w:lang w:eastAsia="en-AU"/>
          </w:rPr>
          <w:t xml:space="preserve">here </w:t>
        </w:r>
      </w:ins>
      <w:ins w:id="117" w:author="Faculty of Science" w:date="2015-01-27T14:57:00Z">
        <w:r w:rsidR="00356249">
          <w:rPr>
            <w:rFonts w:eastAsia="Times New Roman" w:cs="Arial"/>
            <w:lang w:eastAsia="en-AU"/>
          </w:rPr>
          <w:t xml:space="preserve">as the combined mass of the seed coat, endosperm and embryo, but excluding </w:t>
        </w:r>
      </w:ins>
      <w:ins w:id="118" w:author="Faculty of Science" w:date="2015-01-27T14:58:00Z">
        <w:r w:rsidR="00356249">
          <w:rPr>
            <w:rFonts w:eastAsia="Times New Roman" w:cs="Arial"/>
            <w:lang w:eastAsia="en-AU"/>
          </w:rPr>
          <w:t>dispersal structures,</w:t>
        </w:r>
      </w:ins>
      <w:ins w:id="119" w:author="Faculty of Science" w:date="2015-01-27T14:57:00Z">
        <w:r w:rsidR="00356249">
          <w:rPr>
            <w:rFonts w:eastAsia="Times New Roman" w:cs="Arial"/>
            <w:lang w:eastAsia="en-AU"/>
          </w:rPr>
          <w:t xml:space="preserve"> </w:t>
        </w:r>
      </w:ins>
      <w:r>
        <w:rPr>
          <w:rFonts w:eastAsia="Times New Roman" w:cs="Arial"/>
          <w:lang w:eastAsia="en-AU"/>
        </w:rPr>
        <w:t xml:space="preserve">indicates maternal investment in offspring and is a fundamental determinant of seedling establishment success </w:t>
      </w:r>
      <w:r w:rsidR="000B336C">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B336C">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sidR="000B336C">
        <w:rPr>
          <w:rFonts w:eastAsia="Times New Roman" w:cs="Arial"/>
          <w:lang w:eastAsia="en-AU"/>
        </w:rPr>
        <w:fldChar w:fldCharType="end"/>
      </w:r>
      <w:ins w:id="120" w:author="Faculty of Science" w:date="2015-01-27T14:58:00Z">
        <w:r w:rsidR="00356249">
          <w:rPr>
            <w:rFonts w:eastAsia="Times New Roman" w:cs="Arial"/>
            <w:lang w:eastAsia="en-AU"/>
          </w:rPr>
          <w:t>.</w:t>
        </w:r>
      </w:ins>
      <w:r>
        <w:rPr>
          <w:rFonts w:eastAsia="Times New Roman" w:cs="Arial"/>
          <w:lang w:eastAsia="en-AU"/>
        </w:rPr>
        <w:t xml:space="preserve"> </w:t>
      </w:r>
      <w:r w:rsidRPr="00D81CEC">
        <w:rPr>
          <w:rFonts w:eastAsia="Times New Roman" w:cs="Arial"/>
          <w:lang w:eastAsia="en-AU"/>
        </w:rPr>
        <w:t xml:space="preserve">In the riparian environment seed mass may influence </w:t>
      </w:r>
      <w:proofErr w:type="spellStart"/>
      <w:r w:rsidRPr="00D81CEC">
        <w:rPr>
          <w:rFonts w:eastAsia="Times New Roman" w:cs="Arial"/>
          <w:lang w:eastAsia="en-AU"/>
        </w:rPr>
        <w:t>hydrochorous</w:t>
      </w:r>
      <w:proofErr w:type="spellEnd"/>
      <w:r w:rsidRPr="00D81CEC">
        <w:rPr>
          <w:rFonts w:eastAsia="Times New Roman" w:cs="Arial"/>
          <w:lang w:eastAsia="en-AU"/>
        </w:rPr>
        <w:t xml:space="preserve"> dispersal and ability to establish under different soil moisture conditions</w:t>
      </w:r>
      <w:r>
        <w:rPr>
          <w:rFonts w:eastAsia="Times New Roman" w:cs="Arial"/>
          <w:lang w:eastAsia="en-AU"/>
        </w:rPr>
        <w:t xml:space="preserve"> </w:t>
      </w:r>
      <w:r w:rsidRPr="00D81CEC">
        <w:rPr>
          <w:rFonts w:eastAsia="Times New Roman" w:cs="Arial"/>
          <w:highlight w:val="yellow"/>
          <w:lang w:eastAsia="en-AU"/>
        </w:rPr>
        <w:t>(</w:t>
      </w:r>
      <w:proofErr w:type="spellStart"/>
      <w:r w:rsidR="007A07AA" w:rsidRPr="00D81CEC">
        <w:rPr>
          <w:rFonts w:eastAsia="Times New Roman" w:cs="Arial"/>
          <w:highlight w:val="yellow"/>
          <w:lang w:eastAsia="en-AU"/>
        </w:rPr>
        <w:t>Carthey</w:t>
      </w:r>
      <w:proofErr w:type="spellEnd"/>
      <w:r w:rsidR="007A07AA" w:rsidRPr="00D81CEC">
        <w:rPr>
          <w:rFonts w:eastAsia="Times New Roman" w:cs="Arial"/>
          <w:highlight w:val="yellow"/>
          <w:lang w:eastAsia="en-AU"/>
        </w:rPr>
        <w:t xml:space="preserve"> et al. </w:t>
      </w:r>
      <w:r w:rsidR="007A07AA" w:rsidRPr="00D81CEC">
        <w:rPr>
          <w:rFonts w:eastAsia="Times New Roman" w:cs="Arial"/>
          <w:i/>
          <w:highlight w:val="yellow"/>
          <w:lang w:eastAsia="en-AU"/>
        </w:rPr>
        <w:t xml:space="preserve">in </w:t>
      </w:r>
      <w:r w:rsidR="00F72D73">
        <w:rPr>
          <w:rFonts w:eastAsia="Times New Roman" w:cs="Arial"/>
          <w:i/>
          <w:highlight w:val="yellow"/>
          <w:lang w:eastAsia="en-AU"/>
        </w:rPr>
        <w:t>review</w:t>
      </w:r>
      <w:r w:rsidRPr="00D81CEC">
        <w:rPr>
          <w:rFonts w:eastAsia="Times New Roman" w:cs="Arial"/>
          <w:highlight w:val="yellow"/>
          <w:lang w:eastAsia="en-AU"/>
        </w:rPr>
        <w:t>).</w:t>
      </w:r>
      <w:r>
        <w:rPr>
          <w:rFonts w:eastAsia="Times New Roman" w:cs="Arial"/>
          <w:lang w:eastAsia="en-AU"/>
        </w:rPr>
        <w:t xml:space="preserve">  </w:t>
      </w:r>
    </w:p>
    <w:p w14:paraId="35042E1B" w14:textId="77777777" w:rsidR="0034081B" w:rsidRDefault="0034081B" w:rsidP="00F75551">
      <w:pPr>
        <w:shd w:val="clear" w:color="auto" w:fill="FFFFFF"/>
        <w:spacing w:after="0" w:line="480" w:lineRule="auto"/>
        <w:jc w:val="both"/>
        <w:rPr>
          <w:rFonts w:eastAsia="Times New Roman" w:cs="Arial"/>
          <w:lang w:eastAsia="en-AU"/>
        </w:rPr>
      </w:pPr>
    </w:p>
    <w:p w14:paraId="7C698DDC" w14:textId="0B2262D2"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0B336C">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B336C">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0B336C">
        <w:fldChar w:fldCharType="end"/>
      </w:r>
      <w:r>
        <w:rPr>
          <w:rFonts w:eastAsia="Times New Roman" w:cs="Arial"/>
          <w:lang w:eastAsia="en-AU"/>
        </w:rPr>
        <w:t>. Dense wood</w:t>
      </w:r>
      <w:r w:rsidR="007F5C89">
        <w:rPr>
          <w:rFonts w:eastAsia="Times New Roman" w:cs="Arial"/>
          <w:lang w:eastAsia="en-AU"/>
        </w:rPr>
        <w:t xml:space="preserve"> confers mechanical strength to stems</w:t>
      </w:r>
      <w:r w:rsidR="007A07AA">
        <w:rPr>
          <w:rFonts w:eastAsia="Times New Roman" w:cs="Arial"/>
          <w:lang w:eastAsia="en-AU"/>
        </w:rPr>
        <w:t xml:space="preserve"> </w:t>
      </w:r>
      <w:r w:rsidR="000B336C">
        <w:rPr>
          <w:rFonts w:eastAsia="Times New Roman" w:cs="Arial"/>
          <w:highlight w:val="yellow"/>
          <w:lang w:eastAsia="en-AU"/>
        </w:rPr>
        <w:fldChar w:fldCharType="begin" w:fldLock="1"/>
      </w:r>
      <w:r w:rsidR="002159D6">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previouslyFormattedCitation" : "(Niklas &amp; Spatz 2010)" }, "properties" : { "noteIndex" : 0 }, "schema" : "https://github.com/citation-style-language/schema/raw/master/csl-citation.json" }</w:instrText>
      </w:r>
      <w:r w:rsidR="000B336C">
        <w:rPr>
          <w:rFonts w:eastAsia="Times New Roman" w:cs="Arial"/>
          <w:highlight w:val="yellow"/>
          <w:lang w:eastAsia="en-AU"/>
        </w:rPr>
        <w:fldChar w:fldCharType="separate"/>
      </w:r>
      <w:r w:rsidR="007A07AA" w:rsidRPr="00D81CEC">
        <w:rPr>
          <w:rFonts w:eastAsia="Times New Roman" w:cs="Arial"/>
          <w:noProof/>
          <w:lang w:eastAsia="en-AU"/>
        </w:rPr>
        <w:t>(Niklas &amp; Spatz 2010</w:t>
      </w:r>
      <w:r w:rsidR="007A07AA" w:rsidRPr="008C48F0">
        <w:rPr>
          <w:rFonts w:eastAsia="Times New Roman" w:cs="Arial"/>
          <w:noProof/>
          <w:lang w:eastAsia="en-AU"/>
        </w:rPr>
        <w:t>)</w:t>
      </w:r>
      <w:r w:rsidR="000B336C">
        <w:rPr>
          <w:rFonts w:eastAsia="Times New Roman" w:cs="Arial"/>
          <w:highlight w:val="yellow"/>
          <w:lang w:eastAsia="en-AU"/>
        </w:rPr>
        <w:fldChar w:fldCharType="end"/>
      </w:r>
      <w:del w:id="121" w:author="Michelle Leishman" w:date="2015-01-21T15:01:00Z">
        <w:r w:rsidR="007F5C89" w:rsidDel="000D37BE">
          <w:rPr>
            <w:rFonts w:eastAsia="Times New Roman" w:cs="Arial"/>
            <w:lang w:eastAsia="en-AU"/>
          </w:rPr>
          <w:delText>,</w:delText>
        </w:r>
      </w:del>
      <w:r w:rsidR="007F5C89">
        <w:rPr>
          <w:rFonts w:eastAsia="Times New Roman" w:cs="Arial"/>
          <w:lang w:eastAsia="en-AU"/>
        </w:rPr>
        <w:t xml:space="preserve">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w:t>
      </w:r>
      <w:del w:id="122" w:author="Michelle Leishman" w:date="2015-01-21T15:01:00Z">
        <w:r w:rsidDel="000D37BE">
          <w:rPr>
            <w:rFonts w:eastAsia="Times New Roman" w:cs="Arial"/>
            <w:lang w:eastAsia="en-AU"/>
          </w:rPr>
          <w:delText>,</w:delText>
        </w:r>
      </w:del>
      <w:r>
        <w:rPr>
          <w:rFonts w:eastAsia="Times New Roman" w:cs="Arial"/>
          <w:lang w:eastAsia="en-AU"/>
        </w:rPr>
        <w:t xml:space="preserve"> but increased cohort survivorship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e.g. King, Davies, Tan, &amp; Noor, 2006; Kraft, Metz, Condit, &amp; Chave, 2010; Poorter et al., 2008; S. J.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0B336C">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0B336C">
        <w:rPr>
          <w:rFonts w:eastAsia="Times New Roman" w:cs="Arial"/>
          <w:lang w:eastAsia="en-AU"/>
        </w:rPr>
        <w:fldChar w:fldCharType="end"/>
      </w:r>
      <w:r>
        <w:rPr>
          <w:noProof/>
        </w:rPr>
        <w:t xml:space="preserve">. Wood density has also been associated with environmental stress tolerance </w:t>
      </w:r>
      <w:r w:rsidR="000B336C">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0B336C">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0B336C">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0B336C">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0B336C">
        <w:rPr>
          <w:rFonts w:eastAsia="Times New Roman" w:cs="Arial"/>
          <w:lang w:eastAsia="en-AU"/>
        </w:rPr>
        <w:fldChar w:fldCharType="end"/>
      </w:r>
      <w:r w:rsidR="00CF5032">
        <w:rPr>
          <w:rFonts w:eastAsia="Times New Roman" w:cs="Arial"/>
          <w:lang w:eastAsia="en-AU"/>
        </w:rPr>
        <w:t xml:space="preserve"> and flooding disturbance </w:t>
      </w:r>
      <w:r>
        <w:rPr>
          <w:rFonts w:eastAsia="Times New Roman" w:cs="Arial"/>
          <w:lang w:eastAsia="en-AU"/>
        </w:rPr>
        <w:t>(</w:t>
      </w:r>
      <w:r w:rsidRPr="006C422B">
        <w:rPr>
          <w:rFonts w:eastAsia="Times New Roman" w:cs="Arial"/>
          <w:highlight w:val="yellow"/>
          <w:lang w:eastAsia="en-AU"/>
        </w:rPr>
        <w:t xml:space="preserve">Lawson et al. </w:t>
      </w:r>
      <w:r w:rsidR="00F72D73" w:rsidRPr="00D81CEC">
        <w:rPr>
          <w:rFonts w:eastAsia="Times New Roman" w:cs="Arial"/>
          <w:i/>
          <w:lang w:eastAsia="en-AU"/>
        </w:rPr>
        <w:t xml:space="preserve">in </w:t>
      </w:r>
      <w:del w:id="123" w:author="Faculty of Science" w:date="2015-01-27T14:57:00Z">
        <w:r w:rsidR="00F72D73" w:rsidRPr="00D81CEC" w:rsidDel="00356249">
          <w:rPr>
            <w:rFonts w:eastAsia="Times New Roman" w:cs="Arial"/>
            <w:i/>
            <w:lang w:eastAsia="en-AU"/>
          </w:rPr>
          <w:delText>press</w:delText>
        </w:r>
      </w:del>
      <w:ins w:id="124" w:author="Faculty of Science" w:date="2015-01-27T14:57:00Z">
        <w:r w:rsidR="00356249">
          <w:rPr>
            <w:rFonts w:eastAsia="Times New Roman" w:cs="Arial"/>
            <w:i/>
            <w:lang w:eastAsia="en-AU"/>
          </w:rPr>
          <w:t>review</w:t>
        </w:r>
      </w:ins>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787418C5" w14:textId="77777777" w:rsidR="0017691C" w:rsidRDefault="0017691C" w:rsidP="00F75551">
      <w:pPr>
        <w:shd w:val="clear" w:color="auto" w:fill="FFFFFF"/>
        <w:spacing w:after="0" w:line="480" w:lineRule="auto"/>
        <w:jc w:val="both"/>
        <w:rPr>
          <w:noProof/>
        </w:rPr>
      </w:pPr>
    </w:p>
    <w:p w14:paraId="18E7347B" w14:textId="77777777" w:rsidR="0017691C"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0B336C">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0B336C">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0B336C">
        <w:rPr>
          <w:noProof/>
        </w:rPr>
        <w:fldChar w:fldCharType="end"/>
      </w:r>
      <w:r>
        <w:rPr>
          <w:noProof/>
        </w:rPr>
        <w:t xml:space="preserve">. The lack of a strong period of cold-induced dormancy in this region means </w:t>
      </w:r>
      <w:commentRangeStart w:id="125"/>
      <w:commentRangeStart w:id="126"/>
      <w:r>
        <w:rPr>
          <w:noProof/>
        </w:rPr>
        <w:t>plants may flower at any time of the year</w:t>
      </w:r>
      <w:commentRangeEnd w:id="125"/>
      <w:r w:rsidR="003745F7">
        <w:rPr>
          <w:rStyle w:val="CommentReference"/>
          <w:rFonts w:eastAsia="MS Mincho"/>
        </w:rPr>
        <w:commentReference w:id="125"/>
      </w:r>
      <w:commentRangeEnd w:id="126"/>
      <w:r w:rsidR="007A07AA">
        <w:rPr>
          <w:rStyle w:val="CommentReference"/>
          <w:rFonts w:eastAsia="MS Mincho"/>
        </w:rPr>
        <w:commentReference w:id="126"/>
      </w:r>
      <w:r>
        <w:rPr>
          <w:noProof/>
        </w:rPr>
        <w:t xml:space="preserve">. </w:t>
      </w:r>
      <w:commentRangeStart w:id="127"/>
      <w:commentRangeStart w:id="128"/>
      <w:r>
        <w:rPr>
          <w:noProof/>
        </w:rPr>
        <w:t xml:space="preserve">Flowering period </w:t>
      </w:r>
      <w:commentRangeEnd w:id="127"/>
      <w:r w:rsidR="003745F7">
        <w:rPr>
          <w:rStyle w:val="CommentReference"/>
          <w:rFonts w:eastAsia="MS Mincho"/>
        </w:rPr>
        <w:commentReference w:id="127"/>
      </w:r>
      <w:commentRangeEnd w:id="128"/>
      <w:r w:rsidR="007A07AA">
        <w:rPr>
          <w:rStyle w:val="CommentReference"/>
          <w:rFonts w:eastAsia="MS Mincho"/>
        </w:rPr>
        <w:commentReference w:id="128"/>
      </w:r>
      <w:r w:rsidR="0034081B">
        <w:rPr>
          <w:noProof/>
        </w:rPr>
        <w:t xml:space="preserve">length </w:t>
      </w:r>
      <w:r>
        <w:rPr>
          <w:noProof/>
        </w:rPr>
        <w:t>was used here as an indicator</w:t>
      </w:r>
      <w:ins w:id="129" w:author="Michelle Leishman" w:date="2015-01-21T15:02:00Z">
        <w:r w:rsidR="0017302A">
          <w:rPr>
            <w:noProof/>
          </w:rPr>
          <w:t xml:space="preserve"> of</w:t>
        </w:r>
      </w:ins>
      <w:r>
        <w:rPr>
          <w:noProof/>
        </w:rPr>
        <w:t xml:space="preserve"> species’ ability to respond reproductively to favourable </w:t>
      </w:r>
      <w:commentRangeStart w:id="130"/>
      <w:commentRangeStart w:id="131"/>
      <w:r>
        <w:rPr>
          <w:noProof/>
        </w:rPr>
        <w:t>conditions</w:t>
      </w:r>
      <w:commentRangeEnd w:id="130"/>
      <w:r w:rsidR="0017302A">
        <w:rPr>
          <w:rStyle w:val="CommentReference"/>
          <w:rFonts w:eastAsia="MS Mincho"/>
        </w:rPr>
        <w:commentReference w:id="130"/>
      </w:r>
      <w:commentRangeEnd w:id="131"/>
      <w:r w:rsidR="00356249">
        <w:rPr>
          <w:rStyle w:val="CommentReference"/>
          <w:rFonts w:eastAsia="MS Mincho"/>
        </w:rPr>
        <w:commentReference w:id="131"/>
      </w:r>
      <w:r>
        <w:rPr>
          <w:noProof/>
        </w:rPr>
        <w:t>.</w:t>
      </w:r>
    </w:p>
    <w:p w14:paraId="78D51059" w14:textId="77777777" w:rsidR="00196FA4" w:rsidRDefault="00196FA4" w:rsidP="00F75551">
      <w:pPr>
        <w:shd w:val="clear" w:color="auto" w:fill="FFFFFF"/>
        <w:spacing w:after="0" w:line="480" w:lineRule="auto"/>
        <w:jc w:val="both"/>
        <w:rPr>
          <w:noProof/>
        </w:rPr>
      </w:pPr>
    </w:p>
    <w:p w14:paraId="20E112FB" w14:textId="77777777" w:rsidR="0017691C" w:rsidRDefault="0017691C" w:rsidP="00F75551">
      <w:pPr>
        <w:shd w:val="clear" w:color="auto" w:fill="FFFFFF"/>
        <w:spacing w:after="0" w:line="480" w:lineRule="auto"/>
        <w:jc w:val="both"/>
        <w:rPr>
          <w:noProof/>
        </w:rPr>
      </w:pPr>
      <w:r>
        <w:rPr>
          <w:noProof/>
        </w:rPr>
        <w:lastRenderedPageBreak/>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w:t>
      </w:r>
      <w:commentRangeStart w:id="132"/>
      <w:commentRangeStart w:id="133"/>
      <w:r>
        <w:rPr>
          <w:noProof/>
        </w:rPr>
        <w:t>conditions</w:t>
      </w:r>
      <w:commentRangeEnd w:id="132"/>
      <w:r w:rsidR="00C42DD6">
        <w:rPr>
          <w:rStyle w:val="CommentReference"/>
          <w:rFonts w:eastAsia="MS Mincho"/>
        </w:rPr>
        <w:commentReference w:id="132"/>
      </w:r>
      <w:commentRangeEnd w:id="133"/>
      <w:r w:rsidR="007A07AA">
        <w:rPr>
          <w:rStyle w:val="CommentReference"/>
          <w:rFonts w:eastAsia="MS Mincho"/>
        </w:rPr>
        <w:commentReference w:id="133"/>
      </w:r>
      <w:r>
        <w:rPr>
          <w:noProof/>
        </w:rPr>
        <w:t xml:space="preserve"> </w:t>
      </w:r>
      <w:r w:rsidR="000B336C">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B336C">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0B336C">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0B336C">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B336C">
        <w:rPr>
          <w:noProof/>
        </w:rPr>
        <w:fldChar w:fldCharType="separate"/>
      </w:r>
      <w:r w:rsidRPr="00AC3ABD">
        <w:rPr>
          <w:noProof/>
        </w:rPr>
        <w:t>(van Steenis 1981)</w:t>
      </w:r>
      <w:r w:rsidR="000B336C">
        <w:rPr>
          <w:noProof/>
        </w:rPr>
        <w:fldChar w:fldCharType="end"/>
      </w:r>
      <w:r w:rsidRPr="00AC3ABD">
        <w:rPr>
          <w:noProof/>
        </w:rPr>
        <w:t>.</w:t>
      </w:r>
      <w:r w:rsidRPr="00C90E4D">
        <w:rPr>
          <w:noProof/>
          <w:highlight w:val="yellow"/>
        </w:rPr>
        <w:t xml:space="preserve">  </w:t>
      </w:r>
    </w:p>
    <w:p w14:paraId="75A1E958" w14:textId="77777777" w:rsidR="00C42DD6" w:rsidRDefault="00C42DD6" w:rsidP="00F75551">
      <w:pPr>
        <w:shd w:val="clear" w:color="auto" w:fill="FFFFFF"/>
        <w:spacing w:after="0" w:line="480" w:lineRule="auto"/>
        <w:jc w:val="both"/>
        <w:rPr>
          <w:rFonts w:eastAsia="Times New Roman" w:cs="Arial"/>
          <w:i/>
          <w:lang w:eastAsia="en-AU"/>
        </w:rPr>
      </w:pPr>
    </w:p>
    <w:p w14:paraId="5F81BDB8"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F58134A" w14:textId="77777777"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134"/>
      <w:del w:id="135" w:author="Faculty of Science" w:date="2015-01-27T14:15:00Z">
        <w:r w:rsidRPr="00227DC8" w:rsidDel="00B406DA">
          <w:rPr>
            <w:rFonts w:eastAsia="Times New Roman" w:cs="Arial"/>
            <w:i/>
            <w:highlight w:val="yellow"/>
            <w:lang w:eastAsia="en-AU"/>
          </w:rPr>
          <w:delText>Appendix 2</w:delText>
        </w:r>
        <w:commentRangeEnd w:id="134"/>
        <w:r w:rsidR="00227DC8" w:rsidDel="00B406DA">
          <w:rPr>
            <w:rStyle w:val="CommentReference"/>
            <w:rFonts w:eastAsia="MS Mincho"/>
          </w:rPr>
          <w:commentReference w:id="134"/>
        </w:r>
      </w:del>
      <w:ins w:id="136" w:author="Faculty of Science" w:date="2015-01-27T14:15:00Z">
        <w:r w:rsidR="00B406DA">
          <w:rPr>
            <w:rFonts w:eastAsia="Times New Roman" w:cs="Arial"/>
            <w:i/>
            <w:lang w:eastAsia="en-AU"/>
          </w:rPr>
          <w:t>the supporting information (SP2) for</w:t>
        </w:r>
      </w:ins>
      <w:r>
        <w:rPr>
          <w:rFonts w:eastAsia="Times New Roman" w:cs="Arial"/>
          <w:i/>
          <w:lang w:eastAsia="en-AU"/>
        </w:rPr>
        <w:t xml:space="preserve"> </w:t>
      </w:r>
      <w:r>
        <w:rPr>
          <w:rFonts w:eastAsia="Times New Roman" w:cs="Arial"/>
          <w:lang w:eastAsia="en-AU"/>
        </w:rPr>
        <w:t xml:space="preserve">a detailed bibliography of references for data. </w:t>
      </w:r>
      <w:commentRangeStart w:id="137"/>
      <w:commentRangeStart w:id="138"/>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ins w:id="139" w:author="Michelle Leishman" w:date="2015-01-21T15:05:00Z">
        <w:r w:rsidR="0017302A">
          <w:t xml:space="preserve"> for this study</w:t>
        </w:r>
      </w:ins>
      <w:r>
        <w:t xml:space="preserve">. </w:t>
      </w:r>
      <w:commentRangeEnd w:id="137"/>
      <w:r w:rsidR="00C42DD6">
        <w:rPr>
          <w:rStyle w:val="CommentReference"/>
          <w:rFonts w:eastAsia="MS Mincho"/>
        </w:rPr>
        <w:commentReference w:id="137"/>
      </w:r>
      <w:commentRangeEnd w:id="138"/>
      <w:r w:rsidR="007A07AA">
        <w:rPr>
          <w:rStyle w:val="CommentReference"/>
          <w:rFonts w:eastAsia="MS Mincho"/>
        </w:rPr>
        <w:commentReference w:id="138"/>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B336C">
        <w:rPr>
          <w:rFonts w:eastAsia="Times New Roman" w:cs="Arial"/>
          <w:lang w:eastAsia="en-AU"/>
        </w:rPr>
        <w:fldChar w:fldCharType="separate"/>
      </w:r>
      <w:r w:rsidRPr="00AC3ABD">
        <w:rPr>
          <w:rFonts w:eastAsia="Times New Roman" w:cs="Arial"/>
          <w:noProof/>
          <w:lang w:eastAsia="en-AU"/>
        </w:rPr>
        <w:t>(Michaels, Benner &amp; Hartgerink 1988; Westoby 1998)</w:t>
      </w:r>
      <w:r w:rsidR="000B336C">
        <w:rPr>
          <w:rFonts w:eastAsia="Times New Roman" w:cs="Arial"/>
          <w:lang w:eastAsia="en-AU"/>
        </w:rPr>
        <w:fldChar w:fldCharType="end"/>
      </w:r>
      <w:ins w:id="140" w:author="Michelle Leishman" w:date="2015-01-21T15:06:00Z">
        <w:r w:rsidR="0017302A">
          <w:rPr>
            <w:rFonts w:eastAsia="Times New Roman" w:cs="Arial"/>
            <w:lang w:eastAsia="en-AU"/>
          </w:rPr>
          <w:t xml:space="preserve"> and that we are interested in </w:t>
        </w:r>
      </w:ins>
      <w:ins w:id="141" w:author="Michelle Leishman" w:date="2015-01-21T15:07:00Z">
        <w:r w:rsidR="0017302A">
          <w:rPr>
            <w:rFonts w:eastAsia="Times New Roman" w:cs="Arial"/>
            <w:lang w:eastAsia="en-AU"/>
          </w:rPr>
          <w:t xml:space="preserve">functional </w:t>
        </w:r>
      </w:ins>
      <w:ins w:id="142" w:author="Michelle Leishman" w:date="2015-01-21T15:06:00Z">
        <w:r w:rsidR="0017302A">
          <w:rPr>
            <w:rFonts w:eastAsia="Times New Roman" w:cs="Arial"/>
            <w:lang w:eastAsia="en-AU"/>
          </w:rPr>
          <w:t xml:space="preserve">variation driven by </w:t>
        </w:r>
      </w:ins>
      <w:ins w:id="143" w:author="Michelle Leishman" w:date="2015-01-21T15:07:00Z">
        <w:r w:rsidR="0017302A">
          <w:rPr>
            <w:rFonts w:eastAsia="Times New Roman" w:cs="Arial"/>
            <w:lang w:eastAsia="en-AU"/>
          </w:rPr>
          <w:t>variation among species</w:t>
        </w:r>
      </w:ins>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40E8B062" w14:textId="77777777" w:rsidR="00B26FDA" w:rsidRDefault="00B26FDA" w:rsidP="00F75551">
      <w:pPr>
        <w:shd w:val="clear" w:color="auto" w:fill="FFFFFF"/>
        <w:spacing w:after="0" w:line="480" w:lineRule="auto"/>
        <w:jc w:val="both"/>
        <w:rPr>
          <w:rFonts w:eastAsia="Times New Roman" w:cs="Arial"/>
          <w:lang w:eastAsia="en-AU"/>
        </w:rPr>
      </w:pPr>
      <w:r>
        <w:t xml:space="preserve">SLA was measured once for each species according to the procedure defined by </w:t>
      </w:r>
      <w:proofErr w:type="spellStart"/>
      <w:r>
        <w:t>Corne</w:t>
      </w:r>
      <w:del w:id="144" w:author="Michelle Leishman" w:date="2015-01-21T15:08:00Z">
        <w:r w:rsidDel="0017302A">
          <w:delText>l</w:delText>
        </w:r>
      </w:del>
      <w:r>
        <w:t>li</w:t>
      </w:r>
      <w:ins w:id="145" w:author="Michelle Leishman" w:date="2015-01-21T15:08:00Z">
        <w:r w:rsidR="0017302A">
          <w:t>s</w:t>
        </w:r>
      </w:ins>
      <w:r>
        <w:t>sen</w:t>
      </w:r>
      <w:proofErr w:type="spellEnd"/>
      <w:r>
        <w:t xml:space="preserve"> (2003). A minimum of five new</w:t>
      </w:r>
      <w:del w:id="146" w:author="Michelle Leishman" w:date="2015-01-21T15:08:00Z">
        <w:r w:rsidDel="0017302A">
          <w:delText>,</w:delText>
        </w:r>
      </w:del>
      <w:r>
        <w:t xml:space="preserve"> but fully mature leaves from well-lit areas were taken from each of five non-contiguous individuals. Leaves were pressed in the field to maintain fresh area and allowed to air dry </w:t>
      </w:r>
      <w:ins w:id="147" w:author="Michelle Leishman" w:date="2015-01-21T15:08:00Z">
        <w:r w:rsidR="0017302A">
          <w:t xml:space="preserve">at </w:t>
        </w:r>
      </w:ins>
      <w:r w:rsidRPr="006B3539">
        <w:rPr>
          <w:rFonts w:cs="Arial"/>
        </w:rPr>
        <w:t>20-45</w:t>
      </w:r>
      <w:del w:id="148" w:author="Michelle Leishman" w:date="2015-01-21T15:08:00Z">
        <w:r w:rsidRPr="006B3539" w:rsidDel="0017302A">
          <w:rPr>
            <w:rFonts w:cs="Arial"/>
          </w:rPr>
          <w:delText xml:space="preserve"> </w:delText>
        </w:r>
      </w:del>
      <w:r w:rsidRPr="006B3539">
        <w:rPr>
          <w:rFonts w:cs="Arial"/>
        </w:rPr>
        <w:t>°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del w:id="149" w:author="Michelle Leishman" w:date="2015-01-21T15:08:00Z">
        <w:r w:rsidDel="0017302A">
          <w:rPr>
            <w:rFonts w:cs="Arial"/>
          </w:rPr>
          <w:delText xml:space="preserve"> </w:delText>
        </w:r>
      </w:del>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39C389C7" w14:textId="77777777" w:rsidR="00206B13" w:rsidRDefault="0017691C" w:rsidP="00206B13">
      <w:pPr>
        <w:shd w:val="clear" w:color="auto" w:fill="FFFFFF"/>
        <w:spacing w:after="0" w:line="480" w:lineRule="auto"/>
        <w:jc w:val="both"/>
      </w:pPr>
      <w:commentRangeStart w:id="150"/>
      <w:commentRangeStart w:id="151"/>
      <w:r w:rsidRPr="00F879B2">
        <w:rPr>
          <w:rFonts w:cs="Arial"/>
        </w:rPr>
        <w:lastRenderedPageBreak/>
        <w:t>Wood</w:t>
      </w:r>
      <w:commentRangeEnd w:id="150"/>
      <w:r w:rsidR="00D70A2C">
        <w:rPr>
          <w:rStyle w:val="CommentReference"/>
          <w:rFonts w:eastAsia="MS Mincho"/>
        </w:rPr>
        <w:commentReference w:id="150"/>
      </w:r>
      <w:commentRangeEnd w:id="151"/>
      <w:r w:rsidR="00206B13">
        <w:rPr>
          <w:rStyle w:val="CommentReference"/>
          <w:rFonts w:eastAsia="MS Mincho"/>
        </w:rPr>
        <w:commentReference w:id="151"/>
      </w:r>
      <w:r w:rsidRPr="00F879B2">
        <w:rPr>
          <w:rFonts w:cs="Arial"/>
        </w:rPr>
        <w:t xml:space="preserve"> </w:t>
      </w:r>
      <w:r w:rsidR="00206B13">
        <w:rPr>
          <w:rFonts w:cs="Arial"/>
        </w:rPr>
        <w:t xml:space="preserve">density data was collected according to the procedure outlined in Lawson et al.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ins w:id="152" w:author="Michelle Leishman" w:date="2015-01-21T15:10:00Z">
        <w:r w:rsidR="0017302A">
          <w:t>Wood density v</w:t>
        </w:r>
      </w:ins>
      <w:ins w:id="153" w:author="Michelle Leishman" w:date="2015-01-21T15:09:00Z">
        <w:r w:rsidR="0017302A">
          <w:t xml:space="preserve">alues for </w:t>
        </w:r>
      </w:ins>
      <w:del w:id="154" w:author="Michelle Leishman" w:date="2015-01-21T15:09:00Z">
        <w:r w:rsidR="00206B13" w:rsidDel="0017302A">
          <w:delText>S</w:delText>
        </w:r>
      </w:del>
      <w:ins w:id="155" w:author="Michelle Leishman" w:date="2015-01-21T15:09:00Z">
        <w:r w:rsidR="0017302A">
          <w:t>s</w:t>
        </w:r>
      </w:ins>
      <w:r w:rsidR="00206B13">
        <w:t xml:space="preserve">pecies for which data could not be obtained in the field </w:t>
      </w:r>
      <w:commentRangeStart w:id="156"/>
      <w:r w:rsidR="00206B13">
        <w:t xml:space="preserve">were </w:t>
      </w:r>
      <w:del w:id="157" w:author="Michelle Leishman" w:date="2015-01-21T15:09:00Z">
        <w:r w:rsidR="00206B13" w:rsidDel="0017302A">
          <w:delText>given values</w:delText>
        </w:r>
      </w:del>
      <w:ins w:id="158" w:author="Michelle Leishman" w:date="2015-01-21T15:09:00Z">
        <w:r w:rsidR="0017302A">
          <w:t>obtained</w:t>
        </w:r>
      </w:ins>
      <w:r w:rsidR="00206B13">
        <w:t xml:space="preserve"> </w:t>
      </w:r>
      <w:commentRangeEnd w:id="156"/>
      <w:r w:rsidR="00206B13">
        <w:rPr>
          <w:rStyle w:val="CommentReference"/>
          <w:rFonts w:eastAsia="MS Mincho"/>
        </w:rPr>
        <w:commentReference w:id="156"/>
      </w:r>
      <w:r w:rsidR="00206B13">
        <w:t xml:space="preserve">from the Global Wood Density Database </w:t>
      </w:r>
      <w:r w:rsidR="000B336C">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B336C">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0B336C">
        <w:fldChar w:fldCharType="end"/>
      </w:r>
      <w:r w:rsidR="00206B13">
        <w:t xml:space="preserve">. </w:t>
      </w:r>
    </w:p>
    <w:p w14:paraId="1D895988" w14:textId="77777777" w:rsidR="00227DC8" w:rsidRDefault="00227DC8" w:rsidP="00F75551">
      <w:pPr>
        <w:shd w:val="clear" w:color="auto" w:fill="FFFFFF"/>
        <w:spacing w:after="0" w:line="480" w:lineRule="auto"/>
        <w:jc w:val="both"/>
        <w:rPr>
          <w:rFonts w:cs="Arial"/>
        </w:rPr>
      </w:pPr>
    </w:p>
    <w:p w14:paraId="393C7FC3" w14:textId="77777777" w:rsidR="0038417C" w:rsidRDefault="0017691C" w:rsidP="00F75551">
      <w:pPr>
        <w:shd w:val="clear" w:color="auto" w:fill="FFFFFF"/>
        <w:spacing w:after="0" w:line="480" w:lineRule="auto"/>
        <w:jc w:val="both"/>
        <w:rPr>
          <w:rFonts w:cs="Arial"/>
        </w:rPr>
      </w:pPr>
      <w:r w:rsidRPr="00C84B8C">
        <w:rPr>
          <w:i/>
        </w:rPr>
        <w:t xml:space="preserve">Hydrological </w:t>
      </w:r>
      <w:r w:rsidR="00D94A21">
        <w:rPr>
          <w:i/>
        </w:rPr>
        <w:t>analysis</w:t>
      </w:r>
    </w:p>
    <w:p w14:paraId="60FE2F02" w14:textId="5DC5DCDF"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ins w:id="159" w:author="Michelle Leishman" w:date="2015-01-21T15:10:00Z">
        <w:r w:rsidR="00FC10D0">
          <w:t xml:space="preserve">ew </w:t>
        </w:r>
      </w:ins>
      <w:r w:rsidRPr="00EA700F">
        <w:t>S</w:t>
      </w:r>
      <w:ins w:id="160" w:author="Michelle Leishman" w:date="2015-01-21T15:10:00Z">
        <w:r w:rsidR="00FC10D0">
          <w:t xml:space="preserve">outh </w:t>
        </w:r>
      </w:ins>
      <w:r w:rsidRPr="00EA700F">
        <w:t>W</w:t>
      </w:r>
      <w:ins w:id="161" w:author="Michelle Leishman" w:date="2015-01-21T15:11:00Z">
        <w:r w:rsidR="00FC10D0">
          <w:t>ales (NSW)</w:t>
        </w:r>
      </w:ins>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30 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B336C">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B336C">
        <w:fldChar w:fldCharType="separate"/>
      </w:r>
      <w:r w:rsidR="00F75551" w:rsidRPr="00F75551">
        <w:rPr>
          <w:noProof/>
        </w:rPr>
        <w:t>(Marsh, Stewardson &amp; Kennard 2003)</w:t>
      </w:r>
      <w:r w:rsidR="000B336C">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et al.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CD78F8">
        <w:t>1</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et al. (in press); the reader is referred to this publication for further detail. </w:t>
      </w:r>
      <w:r w:rsidR="0017691C">
        <w:t xml:space="preserve">Summary statistics for hydrological metrics are shown in </w:t>
      </w:r>
      <w:r w:rsidR="007A07AA">
        <w:t>the Supporting Information</w:t>
      </w:r>
      <w:ins w:id="162" w:author="Faculty of Science" w:date="2015-01-27T14:16:00Z">
        <w:r w:rsidR="002159D6">
          <w:t xml:space="preserve"> (SP1)</w:t>
        </w:r>
      </w:ins>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sizes of river.</w:t>
      </w:r>
      <w:r w:rsidR="0017691C">
        <w:t xml:space="preserve"> These metrics therefore represent ratios of flow magnitude to mean daily flow. </w:t>
      </w:r>
    </w:p>
    <w:p w14:paraId="125E5165" w14:textId="77777777" w:rsidR="0085351F" w:rsidRPr="001149F4" w:rsidRDefault="0085351F" w:rsidP="00F75551">
      <w:pPr>
        <w:shd w:val="clear" w:color="auto" w:fill="FFFFFF"/>
        <w:spacing w:after="0" w:line="480" w:lineRule="auto"/>
        <w:jc w:val="both"/>
        <w:rPr>
          <w:rFonts w:cs="Arial"/>
          <w:i/>
        </w:rPr>
      </w:pPr>
    </w:p>
    <w:p w14:paraId="47655839" w14:textId="77777777" w:rsidR="0017691C" w:rsidRDefault="0017691C" w:rsidP="00F75551">
      <w:pPr>
        <w:pStyle w:val="Caption"/>
        <w:keepNext/>
        <w:spacing w:line="480" w:lineRule="auto"/>
      </w:pPr>
      <w:r>
        <w:t xml:space="preserve">Table </w:t>
      </w:r>
      <w:r w:rsidR="00D94A21">
        <w:t>1</w:t>
      </w:r>
      <w:r>
        <w:t xml:space="preserve">. Hydrological parameters used as metrics of frequency and magnitude of flooding disturbance and variability in seasonal water </w:t>
      </w:r>
      <w:r w:rsidR="00064C80">
        <w:t xml:space="preserve">availability </w:t>
      </w:r>
      <w:r>
        <w:t>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17691C" w:rsidRPr="00DE2EFD" w14:paraId="5DE82886" w14:textId="77777777" w:rsidTr="00F75551">
        <w:tc>
          <w:tcPr>
            <w:tcW w:w="2204" w:type="dxa"/>
            <w:tcBorders>
              <w:top w:val="single" w:sz="4" w:space="0" w:color="auto"/>
              <w:bottom w:val="single" w:sz="4" w:space="0" w:color="auto"/>
              <w:right w:val="single" w:sz="4" w:space="0" w:color="auto"/>
            </w:tcBorders>
          </w:tcPr>
          <w:p w14:paraId="15F655F5" w14:textId="77777777" w:rsidR="0017691C" w:rsidRPr="00DA6200" w:rsidRDefault="0017691C" w:rsidP="00F75551">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264C43EA" w14:textId="77777777" w:rsidR="0017691C" w:rsidRPr="00DA6200" w:rsidRDefault="0017691C" w:rsidP="00F75551">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56D62C6B" w14:textId="77777777" w:rsidR="0017691C" w:rsidRPr="00DA6200" w:rsidRDefault="0017691C" w:rsidP="00F75551">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172D87D" w14:textId="77777777" w:rsidR="0017691C" w:rsidRPr="00DA6200" w:rsidRDefault="0017691C" w:rsidP="00F75551">
            <w:pPr>
              <w:spacing w:line="480" w:lineRule="auto"/>
              <w:rPr>
                <w:b/>
                <w:sz w:val="20"/>
                <w:szCs w:val="20"/>
              </w:rPr>
            </w:pPr>
            <w:r w:rsidRPr="00DA6200">
              <w:rPr>
                <w:b/>
                <w:sz w:val="20"/>
                <w:szCs w:val="20"/>
              </w:rPr>
              <w:t>Description</w:t>
            </w:r>
          </w:p>
        </w:tc>
      </w:tr>
      <w:tr w:rsidR="0017691C" w:rsidRPr="00DE2EFD" w14:paraId="51B0A432" w14:textId="77777777" w:rsidTr="00F75551">
        <w:tc>
          <w:tcPr>
            <w:tcW w:w="9016" w:type="dxa"/>
            <w:gridSpan w:val="4"/>
            <w:tcBorders>
              <w:top w:val="single" w:sz="4" w:space="0" w:color="auto"/>
              <w:bottom w:val="single" w:sz="4" w:space="0" w:color="auto"/>
            </w:tcBorders>
          </w:tcPr>
          <w:p w14:paraId="2E6772EC" w14:textId="77777777" w:rsidR="0017691C" w:rsidRPr="00DA6200" w:rsidRDefault="0017691C" w:rsidP="00F75551">
            <w:pPr>
              <w:spacing w:line="480" w:lineRule="auto"/>
              <w:rPr>
                <w:i/>
                <w:sz w:val="20"/>
                <w:szCs w:val="20"/>
              </w:rPr>
            </w:pPr>
            <w:r w:rsidRPr="00DA6200">
              <w:rPr>
                <w:i/>
                <w:sz w:val="20"/>
                <w:szCs w:val="20"/>
              </w:rPr>
              <w:t>Flood frequency and magnitude</w:t>
            </w:r>
            <w:r w:rsidR="003D73CD">
              <w:rPr>
                <w:i/>
                <w:sz w:val="20"/>
                <w:szCs w:val="20"/>
              </w:rPr>
              <w:t xml:space="preserve"> </w:t>
            </w:r>
          </w:p>
        </w:tc>
      </w:tr>
      <w:tr w:rsidR="0017691C" w:rsidRPr="00DE2EFD" w14:paraId="4126701C" w14:textId="77777777" w:rsidTr="00F75551">
        <w:tc>
          <w:tcPr>
            <w:tcW w:w="2204" w:type="dxa"/>
            <w:tcBorders>
              <w:top w:val="single" w:sz="4" w:space="0" w:color="auto"/>
              <w:bottom w:val="nil"/>
              <w:right w:val="single" w:sz="4" w:space="0" w:color="auto"/>
            </w:tcBorders>
          </w:tcPr>
          <w:p w14:paraId="0097F18D" w14:textId="77777777" w:rsidR="0017691C" w:rsidRPr="00DA6200" w:rsidRDefault="0017691C" w:rsidP="00F75551">
            <w:pPr>
              <w:spacing w:line="480" w:lineRule="auto"/>
              <w:rPr>
                <w:sz w:val="20"/>
                <w:szCs w:val="20"/>
              </w:rPr>
            </w:pPr>
            <w:r w:rsidRPr="00DA6200">
              <w:rPr>
                <w:sz w:val="20"/>
                <w:szCs w:val="20"/>
              </w:rPr>
              <w:t xml:space="preserve">Mean magnitude of </w:t>
            </w:r>
            <w:commentRangeStart w:id="163"/>
            <w:commentRangeStart w:id="164"/>
            <w:r w:rsidRPr="00DA6200">
              <w:rPr>
                <w:sz w:val="20"/>
                <w:szCs w:val="20"/>
              </w:rPr>
              <w:t>high spells</w:t>
            </w:r>
            <w:commentRangeEnd w:id="163"/>
            <w:r w:rsidR="008408BF">
              <w:rPr>
                <w:rStyle w:val="CommentReference"/>
                <w:rFonts w:eastAsia="MS Mincho"/>
              </w:rPr>
              <w:commentReference w:id="163"/>
            </w:r>
            <w:commentRangeEnd w:id="164"/>
            <w:r w:rsidR="00D94A21">
              <w:rPr>
                <w:rStyle w:val="CommentReference"/>
                <w:rFonts w:eastAsia="MS Mincho"/>
              </w:rPr>
              <w:commentReference w:id="164"/>
            </w:r>
            <w:r w:rsidRPr="00DA6200">
              <w:rPr>
                <w:sz w:val="20"/>
                <w:szCs w:val="20"/>
              </w:rPr>
              <w:t>*</w:t>
            </w:r>
          </w:p>
        </w:tc>
        <w:tc>
          <w:tcPr>
            <w:tcW w:w="1902" w:type="dxa"/>
            <w:tcBorders>
              <w:top w:val="single" w:sz="4" w:space="0" w:color="auto"/>
              <w:left w:val="single" w:sz="4" w:space="0" w:color="auto"/>
              <w:right w:val="single" w:sz="4" w:space="0" w:color="auto"/>
            </w:tcBorders>
          </w:tcPr>
          <w:p w14:paraId="601A6A77" w14:textId="77777777" w:rsidR="0017691C" w:rsidRPr="00DA6200" w:rsidRDefault="0017691C" w:rsidP="00F75551">
            <w:pPr>
              <w:spacing w:line="48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70733291"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E67DA17" w14:textId="77777777" w:rsidR="0017691C" w:rsidRPr="00DA6200" w:rsidRDefault="0054559E" w:rsidP="00F75551">
            <w:pPr>
              <w:spacing w:line="48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commentRangeStart w:id="165"/>
            <w:commentRangeStart w:id="166"/>
            <w:r w:rsidR="0017691C" w:rsidRPr="00DA6200">
              <w:rPr>
                <w:sz w:val="20"/>
                <w:szCs w:val="20"/>
              </w:rPr>
              <w:t>High</w:t>
            </w:r>
            <w:commentRangeEnd w:id="165"/>
            <w:r w:rsidR="008408BF">
              <w:rPr>
                <w:rStyle w:val="CommentReference"/>
                <w:rFonts w:eastAsia="MS Mincho"/>
              </w:rPr>
              <w:commentReference w:id="165"/>
            </w:r>
            <w:commentRangeEnd w:id="166"/>
            <w:r w:rsidR="00D94A21">
              <w:rPr>
                <w:rStyle w:val="CommentReference"/>
                <w:rFonts w:eastAsia="MS Mincho"/>
              </w:rPr>
              <w:commentReference w:id="166"/>
            </w:r>
            <w:r w:rsidR="0017691C" w:rsidRPr="00DA6200">
              <w:rPr>
                <w:sz w:val="20"/>
                <w:szCs w:val="20"/>
              </w:rPr>
              <w:t xml:space="preserve"> spells are periods of flow above the 95</w:t>
            </w:r>
            <w:r w:rsidR="0017691C" w:rsidRPr="00DA6200">
              <w:rPr>
                <w:sz w:val="20"/>
                <w:szCs w:val="20"/>
                <w:vertAlign w:val="superscript"/>
              </w:rPr>
              <w:t>th</w:t>
            </w:r>
            <w:r w:rsidR="0017691C" w:rsidRPr="00DA6200">
              <w:rPr>
                <w:sz w:val="20"/>
                <w:szCs w:val="20"/>
              </w:rPr>
              <w:t xml:space="preserve"> percentile on the flow duration curve. </w:t>
            </w:r>
            <w:proofErr w:type="spellStart"/>
            <w:r w:rsidR="00803BAF">
              <w:rPr>
                <w:sz w:val="20"/>
                <w:szCs w:val="20"/>
              </w:rPr>
              <w:t>HSPeak</w:t>
            </w:r>
            <w:proofErr w:type="spellEnd"/>
            <w:r w:rsidR="00803BAF">
              <w:rPr>
                <w:sz w:val="20"/>
                <w:szCs w:val="20"/>
              </w:rPr>
              <w:t xml:space="preserve"> </w:t>
            </w:r>
            <w:r w:rsidR="00157B7D">
              <w:rPr>
                <w:sz w:val="20"/>
                <w:szCs w:val="20"/>
              </w:rPr>
              <w:t>describes</w:t>
            </w:r>
            <w:r w:rsidR="00803BAF">
              <w:rPr>
                <w:sz w:val="20"/>
                <w:szCs w:val="20"/>
              </w:rPr>
              <w:t xml:space="preserve"> the mean </w:t>
            </w:r>
            <w:r w:rsidR="00157B7D">
              <w:rPr>
                <w:sz w:val="20"/>
                <w:szCs w:val="20"/>
              </w:rPr>
              <w:t xml:space="preserve">magnitude </w:t>
            </w:r>
            <w:r w:rsidR="00803BAF">
              <w:rPr>
                <w:sz w:val="20"/>
                <w:szCs w:val="20"/>
              </w:rPr>
              <w:t>of peak flows during high spells</w:t>
            </w:r>
            <w:r w:rsidR="00157B7D">
              <w:rPr>
                <w:sz w:val="20"/>
                <w:szCs w:val="20"/>
              </w:rPr>
              <w:t xml:space="preserve"> throughout the record</w:t>
            </w:r>
            <w:r w:rsidR="00803BAF">
              <w:rPr>
                <w:sz w:val="20"/>
                <w:szCs w:val="20"/>
              </w:rPr>
              <w:t>.</w:t>
            </w:r>
            <w:r w:rsidR="00157B7D">
              <w:rPr>
                <w:sz w:val="20"/>
                <w:szCs w:val="20"/>
              </w:rPr>
              <w:t xml:space="preserve"> </w:t>
            </w:r>
            <w:proofErr w:type="spellStart"/>
            <w:r w:rsidR="00157B7D">
              <w:rPr>
                <w:sz w:val="20"/>
                <w:szCs w:val="20"/>
              </w:rPr>
              <w:t>MDFAnnHSNum</w:t>
            </w:r>
            <w:proofErr w:type="spellEnd"/>
            <w:r w:rsidR="00157B7D">
              <w:rPr>
                <w:sz w:val="20"/>
                <w:szCs w:val="20"/>
              </w:rPr>
              <w:t xml:space="preserve"> describes the mean annual frequency of high spell periods. The coefficients of variation of these metrics between years </w:t>
            </w:r>
            <w:r>
              <w:rPr>
                <w:sz w:val="20"/>
                <w:szCs w:val="20"/>
              </w:rPr>
              <w:t>characterise</w:t>
            </w:r>
            <w:r w:rsidR="00157B7D">
              <w:rPr>
                <w:sz w:val="20"/>
                <w:szCs w:val="20"/>
              </w:rPr>
              <w:t xml:space="preserve"> hydrological variability as it pertains to</w:t>
            </w:r>
            <w:r>
              <w:rPr>
                <w:sz w:val="20"/>
                <w:szCs w:val="20"/>
              </w:rPr>
              <w:t xml:space="preserve"> patterns of</w:t>
            </w:r>
            <w:r w:rsidR="00157B7D">
              <w:rPr>
                <w:sz w:val="20"/>
                <w:szCs w:val="20"/>
              </w:rPr>
              <w:t xml:space="preserve"> high flow</w:t>
            </w:r>
            <w:r>
              <w:rPr>
                <w:sz w:val="20"/>
                <w:szCs w:val="20"/>
              </w:rPr>
              <w:t>s</w:t>
            </w:r>
            <w:r w:rsidR="00157B7D">
              <w:rPr>
                <w:sz w:val="20"/>
                <w:szCs w:val="20"/>
              </w:rPr>
              <w:t xml:space="preserve">. </w:t>
            </w:r>
            <w:r w:rsidR="0017691C" w:rsidRPr="00DA6200">
              <w:rPr>
                <w:sz w:val="20"/>
                <w:szCs w:val="20"/>
              </w:rPr>
              <w:t xml:space="preserve"> 20 year average return interval (ARI) floods </w:t>
            </w:r>
            <w:r w:rsidR="00157B7D">
              <w:rPr>
                <w:sz w:val="20"/>
                <w:szCs w:val="20"/>
              </w:rPr>
              <w:t xml:space="preserve">are larger flow events with the potential to be </w:t>
            </w:r>
            <w:proofErr w:type="spellStart"/>
            <w:r w:rsidR="00157B7D">
              <w:rPr>
                <w:sz w:val="20"/>
                <w:szCs w:val="20"/>
              </w:rPr>
              <w:t>geomorphically</w:t>
            </w:r>
            <w:proofErr w:type="spellEnd"/>
            <w:r w:rsidR="00157B7D">
              <w:rPr>
                <w:sz w:val="20"/>
                <w:szCs w:val="20"/>
              </w:rPr>
              <w:t xml:space="preserve"> effective and rework the fluvial landscape</w:t>
            </w:r>
            <w:r w:rsidR="0017691C" w:rsidRPr="00DA6200">
              <w:rPr>
                <w:sz w:val="20"/>
                <w:szCs w:val="20"/>
              </w:rPr>
              <w:t xml:space="preserve">. </w:t>
            </w:r>
          </w:p>
        </w:tc>
      </w:tr>
      <w:tr w:rsidR="0017691C" w:rsidRPr="00DE2EFD" w14:paraId="2DD4C8C6" w14:textId="77777777" w:rsidTr="00F75551">
        <w:tc>
          <w:tcPr>
            <w:tcW w:w="2204" w:type="dxa"/>
            <w:tcBorders>
              <w:top w:val="nil"/>
              <w:bottom w:val="nil"/>
              <w:right w:val="single" w:sz="4" w:space="0" w:color="auto"/>
            </w:tcBorders>
          </w:tcPr>
          <w:p w14:paraId="7AA7AE25" w14:textId="77777777" w:rsidR="0017691C" w:rsidRPr="00DA6200" w:rsidRDefault="0017691C" w:rsidP="00F75551">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0DD0C8B1" w14:textId="77777777" w:rsidR="0017691C" w:rsidRPr="00DA6200" w:rsidRDefault="0017691C" w:rsidP="00F75551">
            <w:pPr>
              <w:spacing w:line="48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1DAFDC89"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7EAC2A04" w14:textId="77777777" w:rsidR="0017691C" w:rsidRPr="00DA6200" w:rsidRDefault="0017691C" w:rsidP="00F75551">
            <w:pPr>
              <w:spacing w:line="480" w:lineRule="auto"/>
              <w:rPr>
                <w:sz w:val="20"/>
                <w:szCs w:val="20"/>
              </w:rPr>
            </w:pPr>
          </w:p>
        </w:tc>
      </w:tr>
      <w:tr w:rsidR="0017691C" w:rsidRPr="00DE2EFD" w14:paraId="52E1AA7B" w14:textId="77777777" w:rsidTr="00F75551">
        <w:tc>
          <w:tcPr>
            <w:tcW w:w="2204" w:type="dxa"/>
            <w:tcBorders>
              <w:top w:val="nil"/>
              <w:bottom w:val="nil"/>
              <w:right w:val="single" w:sz="4" w:space="0" w:color="auto"/>
            </w:tcBorders>
          </w:tcPr>
          <w:p w14:paraId="57272E5E" w14:textId="77777777" w:rsidR="0017691C" w:rsidRPr="00DA6200" w:rsidRDefault="0017691C" w:rsidP="00F75551">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152AAF35" w14:textId="77777777" w:rsidR="0017691C" w:rsidRPr="00DA6200" w:rsidRDefault="0017691C" w:rsidP="00F75551">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21903CAD"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35748A12" w14:textId="77777777" w:rsidR="0017691C" w:rsidRPr="00DA6200" w:rsidRDefault="0017691C" w:rsidP="00F75551">
            <w:pPr>
              <w:spacing w:line="480" w:lineRule="auto"/>
              <w:rPr>
                <w:sz w:val="20"/>
                <w:szCs w:val="20"/>
              </w:rPr>
            </w:pPr>
          </w:p>
        </w:tc>
      </w:tr>
      <w:tr w:rsidR="0017691C" w:rsidRPr="00DE2EFD" w14:paraId="468209AC" w14:textId="77777777" w:rsidTr="00F75551">
        <w:tc>
          <w:tcPr>
            <w:tcW w:w="2204" w:type="dxa"/>
            <w:tcBorders>
              <w:top w:val="nil"/>
              <w:bottom w:val="nil"/>
              <w:right w:val="single" w:sz="4" w:space="0" w:color="auto"/>
            </w:tcBorders>
          </w:tcPr>
          <w:p w14:paraId="365617A3" w14:textId="77777777" w:rsidR="0017691C" w:rsidRPr="00DA6200" w:rsidRDefault="0017691C" w:rsidP="00F75551">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1FD591B9" w14:textId="77777777" w:rsidR="0017691C" w:rsidRPr="00DA6200" w:rsidRDefault="0017691C" w:rsidP="00F75551">
            <w:pPr>
              <w:spacing w:line="48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5F4420F3" w14:textId="77777777" w:rsidR="0017691C" w:rsidRPr="00DA6200" w:rsidRDefault="0017691C" w:rsidP="00F75551">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53B0F3B3" w14:textId="77777777" w:rsidR="0017691C" w:rsidRPr="00DA6200" w:rsidRDefault="0017691C" w:rsidP="00F75551">
            <w:pPr>
              <w:spacing w:line="480" w:lineRule="auto"/>
              <w:rPr>
                <w:sz w:val="20"/>
                <w:szCs w:val="20"/>
              </w:rPr>
            </w:pPr>
          </w:p>
        </w:tc>
      </w:tr>
      <w:tr w:rsidR="0017691C" w:rsidRPr="00DE2EFD" w14:paraId="7DE3CF4D" w14:textId="77777777" w:rsidTr="00F75551">
        <w:tc>
          <w:tcPr>
            <w:tcW w:w="2204" w:type="dxa"/>
            <w:tcBorders>
              <w:top w:val="nil"/>
              <w:bottom w:val="single" w:sz="4" w:space="0" w:color="auto"/>
              <w:right w:val="single" w:sz="4" w:space="0" w:color="auto"/>
            </w:tcBorders>
          </w:tcPr>
          <w:p w14:paraId="05B9D7B1" w14:textId="77777777" w:rsidR="0017691C" w:rsidRPr="00DA6200" w:rsidRDefault="0017691C" w:rsidP="00F75551">
            <w:pPr>
              <w:spacing w:line="48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45944A5D" w14:textId="77777777" w:rsidR="0017691C" w:rsidRPr="00DA6200" w:rsidRDefault="0017691C" w:rsidP="00F75551">
            <w:pPr>
              <w:spacing w:line="48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64F599F0"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3D1F8951" w14:textId="77777777" w:rsidR="0017691C" w:rsidRPr="00DA6200" w:rsidRDefault="0017691C" w:rsidP="00F75551">
            <w:pPr>
              <w:spacing w:line="480" w:lineRule="auto"/>
              <w:rPr>
                <w:sz w:val="20"/>
                <w:szCs w:val="20"/>
              </w:rPr>
            </w:pPr>
          </w:p>
        </w:tc>
      </w:tr>
      <w:tr w:rsidR="0017691C" w:rsidRPr="00DE2EFD" w14:paraId="0CAC413E" w14:textId="77777777" w:rsidTr="00F75551">
        <w:tc>
          <w:tcPr>
            <w:tcW w:w="9016" w:type="dxa"/>
            <w:gridSpan w:val="4"/>
            <w:tcBorders>
              <w:top w:val="single" w:sz="4" w:space="0" w:color="auto"/>
              <w:bottom w:val="single" w:sz="4" w:space="0" w:color="auto"/>
            </w:tcBorders>
          </w:tcPr>
          <w:p w14:paraId="2794A5E0" w14:textId="77777777" w:rsidR="0017691C" w:rsidRPr="00DA6200" w:rsidRDefault="0017691C" w:rsidP="00F75551">
            <w:pPr>
              <w:spacing w:line="480" w:lineRule="auto"/>
              <w:rPr>
                <w:i/>
                <w:sz w:val="20"/>
                <w:szCs w:val="20"/>
              </w:rPr>
            </w:pPr>
            <w:r w:rsidRPr="00DA6200">
              <w:rPr>
                <w:i/>
                <w:sz w:val="20"/>
                <w:szCs w:val="20"/>
              </w:rPr>
              <w:t>Rise and fall rates</w:t>
            </w:r>
          </w:p>
        </w:tc>
      </w:tr>
      <w:tr w:rsidR="0017691C" w:rsidRPr="00DE2EFD" w14:paraId="1AF98204" w14:textId="77777777" w:rsidTr="00F75551">
        <w:tc>
          <w:tcPr>
            <w:tcW w:w="2204" w:type="dxa"/>
            <w:tcBorders>
              <w:top w:val="single" w:sz="4" w:space="0" w:color="auto"/>
              <w:bottom w:val="nil"/>
              <w:right w:val="single" w:sz="4" w:space="0" w:color="auto"/>
            </w:tcBorders>
          </w:tcPr>
          <w:p w14:paraId="474FAA36" w14:textId="77777777" w:rsidR="0017691C" w:rsidRPr="00DA6200" w:rsidRDefault="0017691C" w:rsidP="00F75551">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5641A66B" w14:textId="77777777" w:rsidR="0017691C" w:rsidRPr="00DA6200" w:rsidRDefault="0017691C" w:rsidP="00F75551">
            <w:pPr>
              <w:spacing w:line="48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2F9A37AE" w14:textId="77777777"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4A56DBC3" w14:textId="77777777" w:rsidR="00B819B5" w:rsidRDefault="00B819B5" w:rsidP="00F75551">
            <w:pPr>
              <w:spacing w:line="480" w:lineRule="auto"/>
              <w:rPr>
                <w:sz w:val="20"/>
                <w:szCs w:val="20"/>
              </w:rPr>
            </w:pPr>
            <w:r>
              <w:rPr>
                <w:sz w:val="20"/>
                <w:szCs w:val="20"/>
              </w:rPr>
              <w:t xml:space="preserve">Flow rise and fall rates describe the shape of high flow curves. </w:t>
            </w:r>
            <w:r w:rsidR="00323B5B">
              <w:rPr>
                <w:sz w:val="20"/>
                <w:szCs w:val="20"/>
              </w:rPr>
              <w:t xml:space="preserve">Flow rise </w:t>
            </w:r>
            <w:r w:rsidR="00323B5B">
              <w:rPr>
                <w:sz w:val="20"/>
                <w:szCs w:val="20"/>
              </w:rPr>
              <w:lastRenderedPageBreak/>
              <w:t xml:space="preserve">rate influences the ability of flows to entrain </w:t>
            </w:r>
            <w:r>
              <w:rPr>
                <w:sz w:val="20"/>
                <w:szCs w:val="20"/>
              </w:rPr>
              <w:t xml:space="preserve">and deposition of </w:t>
            </w:r>
            <w:r w:rsidR="00323B5B">
              <w:rPr>
                <w:sz w:val="20"/>
                <w:szCs w:val="20"/>
              </w:rPr>
              <w:t>sediment</w:t>
            </w:r>
            <w:r>
              <w:rPr>
                <w:sz w:val="20"/>
                <w:szCs w:val="20"/>
              </w:rPr>
              <w:t xml:space="preserve"> and</w:t>
            </w:r>
            <w:r w:rsidR="00323B5B">
              <w:rPr>
                <w:sz w:val="20"/>
                <w:szCs w:val="20"/>
              </w:rPr>
              <w:t xml:space="preserve"> </w:t>
            </w:r>
            <w:r>
              <w:rPr>
                <w:sz w:val="20"/>
                <w:szCs w:val="20"/>
              </w:rPr>
              <w:t>debris</w:t>
            </w:r>
            <w:r w:rsidR="00323B5B">
              <w:rPr>
                <w:sz w:val="20"/>
                <w:szCs w:val="20"/>
              </w:rPr>
              <w:t xml:space="preserve"> into the flood channel. Entrained sediment increases the erosive potential of flows, while entrained debris can build up against plant stems, </w:t>
            </w:r>
            <w:r>
              <w:rPr>
                <w:sz w:val="20"/>
                <w:szCs w:val="20"/>
              </w:rPr>
              <w:t>causing intense</w:t>
            </w:r>
            <w:r w:rsidR="00323B5B">
              <w:rPr>
                <w:sz w:val="20"/>
                <w:szCs w:val="20"/>
              </w:rPr>
              <w:t xml:space="preserve"> mechanical stres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0139A19C" w14:textId="77777777" w:rsidR="0017691C" w:rsidRPr="00DA6200" w:rsidRDefault="0017691C" w:rsidP="00F75551">
            <w:pPr>
              <w:spacing w:line="480" w:lineRule="auto"/>
              <w:rPr>
                <w:sz w:val="20"/>
                <w:szCs w:val="20"/>
              </w:rPr>
            </w:pPr>
          </w:p>
        </w:tc>
      </w:tr>
      <w:tr w:rsidR="0017691C" w:rsidRPr="00DE2EFD" w14:paraId="29CE280C" w14:textId="77777777" w:rsidTr="00F75551">
        <w:tc>
          <w:tcPr>
            <w:tcW w:w="2204" w:type="dxa"/>
            <w:tcBorders>
              <w:top w:val="nil"/>
              <w:bottom w:val="nil"/>
              <w:right w:val="single" w:sz="4" w:space="0" w:color="auto"/>
            </w:tcBorders>
          </w:tcPr>
          <w:p w14:paraId="70FD8A99" w14:textId="77777777" w:rsidR="0017691C" w:rsidRPr="00DA6200" w:rsidRDefault="0017691C" w:rsidP="00F75551">
            <w:pPr>
              <w:spacing w:line="48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49BB0F4C" w14:textId="77777777" w:rsidR="0017691C" w:rsidRPr="00DA6200" w:rsidRDefault="00323B5B" w:rsidP="00F75551">
            <w:pPr>
              <w:spacing w:line="48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2846B4A5" w14:textId="77777777"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3B8CF635" w14:textId="77777777" w:rsidR="0017691C" w:rsidRPr="00DA6200" w:rsidRDefault="0017691C" w:rsidP="00F75551">
            <w:pPr>
              <w:spacing w:line="480" w:lineRule="auto"/>
              <w:rPr>
                <w:sz w:val="20"/>
                <w:szCs w:val="20"/>
              </w:rPr>
            </w:pPr>
          </w:p>
        </w:tc>
      </w:tr>
      <w:tr w:rsidR="0017691C" w:rsidRPr="00DE2EFD" w14:paraId="0823B747" w14:textId="77777777" w:rsidTr="00F75551">
        <w:tc>
          <w:tcPr>
            <w:tcW w:w="2204" w:type="dxa"/>
            <w:tcBorders>
              <w:top w:val="nil"/>
              <w:bottom w:val="nil"/>
              <w:right w:val="single" w:sz="4" w:space="0" w:color="auto"/>
            </w:tcBorders>
          </w:tcPr>
          <w:p w14:paraId="64E31133" w14:textId="77777777" w:rsidR="0017691C" w:rsidRPr="00DA6200" w:rsidRDefault="0017691C" w:rsidP="00F75551">
            <w:pPr>
              <w:spacing w:line="480" w:lineRule="auto"/>
              <w:rPr>
                <w:sz w:val="20"/>
                <w:szCs w:val="20"/>
              </w:rPr>
            </w:pPr>
            <w:r w:rsidRPr="00DA6200">
              <w:rPr>
                <w:sz w:val="20"/>
                <w:szCs w:val="20"/>
              </w:rPr>
              <w:lastRenderedPageBreak/>
              <w:t>CV of all years’ mean rate of rise</w:t>
            </w:r>
          </w:p>
        </w:tc>
        <w:tc>
          <w:tcPr>
            <w:tcW w:w="1902" w:type="dxa"/>
            <w:tcBorders>
              <w:left w:val="single" w:sz="4" w:space="0" w:color="auto"/>
              <w:right w:val="single" w:sz="4" w:space="0" w:color="auto"/>
            </w:tcBorders>
          </w:tcPr>
          <w:p w14:paraId="7617BE3F" w14:textId="77777777" w:rsidR="0017691C" w:rsidRPr="00DA6200" w:rsidRDefault="0017691C" w:rsidP="00F75551">
            <w:pPr>
              <w:spacing w:line="48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07EA663C"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4660BC47" w14:textId="77777777" w:rsidR="0017691C" w:rsidRPr="00DA6200" w:rsidRDefault="0017691C" w:rsidP="00F75551">
            <w:pPr>
              <w:spacing w:line="480" w:lineRule="auto"/>
              <w:rPr>
                <w:sz w:val="20"/>
                <w:szCs w:val="20"/>
              </w:rPr>
            </w:pPr>
          </w:p>
        </w:tc>
      </w:tr>
      <w:tr w:rsidR="0017691C" w:rsidRPr="00DE2EFD" w14:paraId="12CE8FE8" w14:textId="77777777" w:rsidTr="00F75551">
        <w:tc>
          <w:tcPr>
            <w:tcW w:w="2204" w:type="dxa"/>
            <w:tcBorders>
              <w:top w:val="nil"/>
              <w:bottom w:val="single" w:sz="4" w:space="0" w:color="auto"/>
              <w:right w:val="single" w:sz="4" w:space="0" w:color="auto"/>
            </w:tcBorders>
          </w:tcPr>
          <w:p w14:paraId="5D3ADD35" w14:textId="77777777" w:rsidR="0017691C" w:rsidRPr="00DA6200" w:rsidRDefault="0017691C" w:rsidP="00F75551">
            <w:pPr>
              <w:spacing w:line="480" w:lineRule="auto"/>
              <w:rPr>
                <w:sz w:val="20"/>
                <w:szCs w:val="20"/>
              </w:rPr>
            </w:pPr>
            <w:r w:rsidRPr="00DA6200">
              <w:rPr>
                <w:sz w:val="20"/>
                <w:szCs w:val="20"/>
              </w:rPr>
              <w:lastRenderedPageBreak/>
              <w:t>CV of all years’ mean rate of fall</w:t>
            </w:r>
          </w:p>
        </w:tc>
        <w:tc>
          <w:tcPr>
            <w:tcW w:w="1902" w:type="dxa"/>
            <w:tcBorders>
              <w:left w:val="single" w:sz="4" w:space="0" w:color="auto"/>
              <w:bottom w:val="single" w:sz="4" w:space="0" w:color="auto"/>
              <w:right w:val="single" w:sz="4" w:space="0" w:color="auto"/>
            </w:tcBorders>
          </w:tcPr>
          <w:p w14:paraId="36451FDC" w14:textId="77777777" w:rsidR="0017691C" w:rsidRPr="00DA6200" w:rsidRDefault="0017691C" w:rsidP="00F75551">
            <w:pPr>
              <w:spacing w:line="48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14E3FA17"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8FDFC8E" w14:textId="77777777" w:rsidR="0017691C" w:rsidRPr="00DA6200" w:rsidRDefault="0017691C" w:rsidP="00F75551">
            <w:pPr>
              <w:spacing w:line="480" w:lineRule="auto"/>
              <w:rPr>
                <w:sz w:val="20"/>
                <w:szCs w:val="20"/>
              </w:rPr>
            </w:pPr>
          </w:p>
        </w:tc>
      </w:tr>
      <w:tr w:rsidR="0017691C" w:rsidRPr="00DE2EFD" w14:paraId="7D183788" w14:textId="77777777" w:rsidTr="00F75551">
        <w:tc>
          <w:tcPr>
            <w:tcW w:w="9016" w:type="dxa"/>
            <w:gridSpan w:val="4"/>
            <w:tcBorders>
              <w:top w:val="single" w:sz="4" w:space="0" w:color="auto"/>
              <w:bottom w:val="single" w:sz="4" w:space="0" w:color="auto"/>
            </w:tcBorders>
          </w:tcPr>
          <w:p w14:paraId="1973733A" w14:textId="77777777" w:rsidR="0017691C" w:rsidRPr="00DA6200" w:rsidRDefault="0017691C" w:rsidP="00F75551">
            <w:pPr>
              <w:spacing w:line="480" w:lineRule="auto"/>
              <w:rPr>
                <w:sz w:val="20"/>
                <w:szCs w:val="20"/>
              </w:rPr>
            </w:pPr>
            <w:r w:rsidRPr="00DA6200">
              <w:rPr>
                <w:i/>
                <w:sz w:val="20"/>
                <w:szCs w:val="20"/>
              </w:rPr>
              <w:t>Colwell’s indices</w:t>
            </w:r>
          </w:p>
        </w:tc>
      </w:tr>
      <w:tr w:rsidR="0017691C" w:rsidRPr="00DE2EFD" w14:paraId="5861870D" w14:textId="77777777" w:rsidTr="00F75551">
        <w:tc>
          <w:tcPr>
            <w:tcW w:w="2204" w:type="dxa"/>
            <w:tcBorders>
              <w:top w:val="single" w:sz="4" w:space="0" w:color="auto"/>
              <w:bottom w:val="nil"/>
              <w:right w:val="single" w:sz="4" w:space="0" w:color="auto"/>
            </w:tcBorders>
          </w:tcPr>
          <w:p w14:paraId="251756D7" w14:textId="77777777" w:rsidR="0017691C" w:rsidRPr="00DA6200" w:rsidRDefault="0017691C" w:rsidP="00F75551">
            <w:pPr>
              <w:spacing w:line="480" w:lineRule="auto"/>
              <w:rPr>
                <w:sz w:val="20"/>
                <w:szCs w:val="20"/>
              </w:rPr>
            </w:pPr>
            <w:commentRangeStart w:id="167"/>
            <w:commentRangeStart w:id="168"/>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0B6B4875" w14:textId="77777777" w:rsidR="0017691C" w:rsidRPr="00DA6200" w:rsidRDefault="0017691C" w:rsidP="00F75551">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2DC75585"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53289ED1" w14:textId="77777777" w:rsidR="0017691C" w:rsidRPr="00DA6200" w:rsidRDefault="0017691C" w:rsidP="00F75551">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003D73CD">
              <w:rPr>
                <w:sz w:val="20"/>
                <w:szCs w:val="20"/>
              </w:rPr>
              <w:t xml:space="preserve"> (C</w:t>
            </w:r>
            <w:proofErr w:type="gramStart"/>
            <w:r w:rsidR="003D73CD">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w:t>
            </w:r>
            <w:r w:rsidRPr="00DA6200">
              <w:rPr>
                <w:sz w:val="20"/>
                <w:szCs w:val="20"/>
              </w:rPr>
              <w:lastRenderedPageBreak/>
              <w:t>maximized when seasonal patterns of flow are consistent between years.  We generated Colwell’s indices for both average flow conditions and minimum flows conditions.</w:t>
            </w:r>
            <w:commentRangeEnd w:id="167"/>
            <w:r w:rsidRPr="00DA6200">
              <w:rPr>
                <w:rStyle w:val="CommentReference"/>
                <w:sz w:val="20"/>
                <w:szCs w:val="20"/>
              </w:rPr>
              <w:commentReference w:id="167"/>
            </w:r>
            <w:r w:rsidR="00D94A21">
              <w:rPr>
                <w:rStyle w:val="CommentReference"/>
                <w:rFonts w:eastAsia="MS Mincho"/>
              </w:rPr>
              <w:commentReference w:id="168"/>
            </w:r>
          </w:p>
        </w:tc>
      </w:tr>
      <w:commentRangeEnd w:id="168"/>
      <w:tr w:rsidR="0017691C" w:rsidRPr="00DE2EFD" w14:paraId="3CD477D6" w14:textId="77777777" w:rsidTr="00F75551">
        <w:tc>
          <w:tcPr>
            <w:tcW w:w="2204" w:type="dxa"/>
            <w:tcBorders>
              <w:top w:val="nil"/>
              <w:bottom w:val="nil"/>
              <w:right w:val="single" w:sz="4" w:space="0" w:color="auto"/>
            </w:tcBorders>
          </w:tcPr>
          <w:p w14:paraId="3086D05F" w14:textId="77777777" w:rsidR="0017691C" w:rsidRPr="00DA6200" w:rsidRDefault="0017691C" w:rsidP="00F75551">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3EF48D66" w14:textId="77777777" w:rsidR="0017691C" w:rsidRPr="00DA6200" w:rsidRDefault="0017691C" w:rsidP="00F75551">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46E1676F"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5049DDF2" w14:textId="77777777" w:rsidR="0017691C" w:rsidRPr="00DA6200" w:rsidRDefault="0017691C" w:rsidP="00F75551">
            <w:pPr>
              <w:spacing w:line="480" w:lineRule="auto"/>
              <w:rPr>
                <w:sz w:val="20"/>
                <w:szCs w:val="20"/>
              </w:rPr>
            </w:pPr>
          </w:p>
        </w:tc>
      </w:tr>
      <w:tr w:rsidR="0017691C" w:rsidRPr="00DE2EFD" w14:paraId="7CB66858" w14:textId="77777777" w:rsidTr="00F75551">
        <w:tc>
          <w:tcPr>
            <w:tcW w:w="2204" w:type="dxa"/>
            <w:tcBorders>
              <w:top w:val="nil"/>
              <w:bottom w:val="nil"/>
              <w:right w:val="single" w:sz="4" w:space="0" w:color="auto"/>
            </w:tcBorders>
          </w:tcPr>
          <w:p w14:paraId="3E062E4D" w14:textId="77777777" w:rsidR="0017691C" w:rsidRPr="00DA6200" w:rsidRDefault="0017691C" w:rsidP="00F75551">
            <w:pPr>
              <w:spacing w:line="48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0E2B067C" w14:textId="77777777" w:rsidR="0017691C" w:rsidRPr="00DA6200" w:rsidRDefault="0017691C" w:rsidP="00F75551">
            <w:pPr>
              <w:spacing w:line="48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23A4739A"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76F3A964" w14:textId="77777777" w:rsidR="0017691C" w:rsidRPr="00DA6200" w:rsidRDefault="0017691C" w:rsidP="00F75551">
            <w:pPr>
              <w:spacing w:line="480" w:lineRule="auto"/>
              <w:rPr>
                <w:sz w:val="20"/>
                <w:szCs w:val="20"/>
              </w:rPr>
            </w:pPr>
          </w:p>
        </w:tc>
      </w:tr>
      <w:tr w:rsidR="0017691C" w:rsidRPr="00DE2EFD" w14:paraId="4F72513A" w14:textId="77777777" w:rsidTr="00F75551">
        <w:tc>
          <w:tcPr>
            <w:tcW w:w="2204" w:type="dxa"/>
            <w:tcBorders>
              <w:top w:val="nil"/>
              <w:bottom w:val="single" w:sz="4" w:space="0" w:color="auto"/>
              <w:right w:val="single" w:sz="4" w:space="0" w:color="auto"/>
            </w:tcBorders>
          </w:tcPr>
          <w:p w14:paraId="7CCE0475" w14:textId="77777777" w:rsidR="0017691C" w:rsidRPr="00DA6200" w:rsidRDefault="0017691C" w:rsidP="00F75551">
            <w:pPr>
              <w:spacing w:line="480" w:lineRule="auto"/>
              <w:rPr>
                <w:sz w:val="20"/>
                <w:szCs w:val="20"/>
              </w:rPr>
            </w:pPr>
            <w:r w:rsidRPr="00DA6200">
              <w:rPr>
                <w:sz w:val="20"/>
                <w:szCs w:val="20"/>
              </w:rPr>
              <w:t xml:space="preserve">Contingency based on monthly minimum daily </w:t>
            </w:r>
            <w:r w:rsidRPr="00DA6200">
              <w:rPr>
                <w:sz w:val="20"/>
                <w:szCs w:val="20"/>
              </w:rPr>
              <w:lastRenderedPageBreak/>
              <w:t xml:space="preserve">flow </w:t>
            </w:r>
          </w:p>
        </w:tc>
        <w:tc>
          <w:tcPr>
            <w:tcW w:w="1902" w:type="dxa"/>
            <w:tcBorders>
              <w:left w:val="single" w:sz="4" w:space="0" w:color="auto"/>
              <w:bottom w:val="single" w:sz="4" w:space="0" w:color="auto"/>
              <w:right w:val="single" w:sz="4" w:space="0" w:color="auto"/>
            </w:tcBorders>
          </w:tcPr>
          <w:p w14:paraId="068DEC87" w14:textId="77777777" w:rsidR="0017691C" w:rsidRPr="00DA6200" w:rsidRDefault="0017691C" w:rsidP="00F75551">
            <w:pPr>
              <w:spacing w:line="480" w:lineRule="auto"/>
              <w:rPr>
                <w:sz w:val="20"/>
                <w:szCs w:val="20"/>
              </w:rPr>
            </w:pPr>
            <w:proofErr w:type="spellStart"/>
            <w:r w:rsidRPr="00DA6200">
              <w:rPr>
                <w:sz w:val="20"/>
                <w:szCs w:val="20"/>
              </w:rPr>
              <w:lastRenderedPageBreak/>
              <w:t>M_MinM</w:t>
            </w:r>
            <w:proofErr w:type="spellEnd"/>
          </w:p>
        </w:tc>
        <w:tc>
          <w:tcPr>
            <w:tcW w:w="1559" w:type="dxa"/>
            <w:tcBorders>
              <w:left w:val="single" w:sz="4" w:space="0" w:color="auto"/>
              <w:bottom w:val="single" w:sz="4" w:space="0" w:color="auto"/>
              <w:right w:val="single" w:sz="4" w:space="0" w:color="auto"/>
            </w:tcBorders>
          </w:tcPr>
          <w:p w14:paraId="0DB79970"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57861F79" w14:textId="77777777" w:rsidR="0017691C" w:rsidRPr="00DA6200" w:rsidRDefault="0017691C" w:rsidP="00F75551">
            <w:pPr>
              <w:spacing w:line="480" w:lineRule="auto"/>
              <w:rPr>
                <w:sz w:val="20"/>
                <w:szCs w:val="20"/>
              </w:rPr>
            </w:pPr>
          </w:p>
        </w:tc>
      </w:tr>
      <w:tr w:rsidR="0017691C" w:rsidRPr="00DE2EFD" w14:paraId="5CC23826" w14:textId="77777777" w:rsidTr="00F75551">
        <w:tc>
          <w:tcPr>
            <w:tcW w:w="9016" w:type="dxa"/>
            <w:gridSpan w:val="4"/>
            <w:tcBorders>
              <w:top w:val="single" w:sz="4" w:space="0" w:color="auto"/>
              <w:bottom w:val="single" w:sz="4" w:space="0" w:color="auto"/>
            </w:tcBorders>
          </w:tcPr>
          <w:p w14:paraId="6FA309F7" w14:textId="77777777" w:rsidR="0017691C" w:rsidRPr="00DA6200" w:rsidRDefault="0017691C" w:rsidP="00F75551">
            <w:pPr>
              <w:spacing w:line="480" w:lineRule="auto"/>
              <w:rPr>
                <w:i/>
                <w:sz w:val="20"/>
                <w:szCs w:val="20"/>
              </w:rPr>
            </w:pPr>
            <w:r w:rsidRPr="00DA6200">
              <w:rPr>
                <w:i/>
                <w:sz w:val="20"/>
                <w:szCs w:val="20"/>
              </w:rPr>
              <w:lastRenderedPageBreak/>
              <w:t xml:space="preserve">Flow seasonality </w:t>
            </w:r>
          </w:p>
        </w:tc>
      </w:tr>
      <w:tr w:rsidR="0017691C" w:rsidRPr="00DE2EFD" w14:paraId="59614A97" w14:textId="77777777" w:rsidTr="00F75551">
        <w:tc>
          <w:tcPr>
            <w:tcW w:w="2204" w:type="dxa"/>
            <w:tcBorders>
              <w:top w:val="single" w:sz="4" w:space="0" w:color="auto"/>
              <w:bottom w:val="nil"/>
              <w:right w:val="single" w:sz="4" w:space="0" w:color="auto"/>
            </w:tcBorders>
          </w:tcPr>
          <w:p w14:paraId="21F0E78B" w14:textId="77777777" w:rsidR="0017691C" w:rsidRPr="00DA6200" w:rsidRDefault="0017691C" w:rsidP="00F75551">
            <w:pPr>
              <w:spacing w:line="48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31EF7BE4" w14:textId="77777777" w:rsidR="0017691C" w:rsidRPr="00DA6200" w:rsidRDefault="0017691C" w:rsidP="00F75551">
            <w:pPr>
              <w:spacing w:line="48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4B709CBD"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3A39E05E" w14:textId="77777777" w:rsidR="0017691C" w:rsidRPr="00DA6200" w:rsidRDefault="0017691C" w:rsidP="00F75551">
            <w:pPr>
              <w:spacing w:line="48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17691C" w:rsidRPr="00DE2EFD" w14:paraId="5163FD0A" w14:textId="77777777" w:rsidTr="00F75551">
        <w:tc>
          <w:tcPr>
            <w:tcW w:w="2204" w:type="dxa"/>
            <w:tcBorders>
              <w:top w:val="nil"/>
              <w:bottom w:val="nil"/>
              <w:right w:val="single" w:sz="4" w:space="0" w:color="auto"/>
            </w:tcBorders>
          </w:tcPr>
          <w:p w14:paraId="047777E6" w14:textId="77777777" w:rsidR="0017691C" w:rsidRPr="00DE2EFD" w:rsidRDefault="0017691C" w:rsidP="00F75551">
            <w:pPr>
              <w:spacing w:line="480" w:lineRule="auto"/>
            </w:pPr>
            <w:r>
              <w:t>Average mean daily flow for Summer *</w:t>
            </w:r>
          </w:p>
        </w:tc>
        <w:tc>
          <w:tcPr>
            <w:tcW w:w="1902" w:type="dxa"/>
            <w:tcBorders>
              <w:left w:val="single" w:sz="4" w:space="0" w:color="auto"/>
              <w:right w:val="single" w:sz="4" w:space="0" w:color="auto"/>
            </w:tcBorders>
          </w:tcPr>
          <w:p w14:paraId="763F5B63" w14:textId="77777777" w:rsidR="0017691C" w:rsidRPr="00DE2EFD" w:rsidRDefault="0017691C" w:rsidP="00F75551">
            <w:pPr>
              <w:spacing w:line="480" w:lineRule="auto"/>
            </w:pPr>
            <w:proofErr w:type="spellStart"/>
            <w:r>
              <w:t>MDFMDFSummer</w:t>
            </w:r>
            <w:proofErr w:type="spellEnd"/>
          </w:p>
        </w:tc>
        <w:tc>
          <w:tcPr>
            <w:tcW w:w="1559" w:type="dxa"/>
            <w:tcBorders>
              <w:left w:val="single" w:sz="4" w:space="0" w:color="auto"/>
              <w:right w:val="single" w:sz="4" w:space="0" w:color="auto"/>
            </w:tcBorders>
          </w:tcPr>
          <w:p w14:paraId="77A1E4F0"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18D8D4AF" w14:textId="77777777" w:rsidR="0017691C" w:rsidRPr="00DE2EFD" w:rsidRDefault="0017691C" w:rsidP="00F75551">
            <w:pPr>
              <w:spacing w:line="480" w:lineRule="auto"/>
            </w:pPr>
          </w:p>
        </w:tc>
      </w:tr>
      <w:tr w:rsidR="0017691C" w:rsidRPr="00DE2EFD" w14:paraId="7FA77B11" w14:textId="77777777" w:rsidTr="00F75551">
        <w:tc>
          <w:tcPr>
            <w:tcW w:w="2204" w:type="dxa"/>
            <w:tcBorders>
              <w:top w:val="nil"/>
              <w:bottom w:val="nil"/>
              <w:right w:val="single" w:sz="4" w:space="0" w:color="auto"/>
            </w:tcBorders>
          </w:tcPr>
          <w:p w14:paraId="03EF3CB5" w14:textId="77777777" w:rsidR="0017691C" w:rsidRPr="00DE2EFD" w:rsidRDefault="0017691C" w:rsidP="00F75551">
            <w:pPr>
              <w:spacing w:line="480" w:lineRule="auto"/>
            </w:pPr>
            <w:r>
              <w:t>Average mean daily flow for Autumn *</w:t>
            </w:r>
          </w:p>
        </w:tc>
        <w:tc>
          <w:tcPr>
            <w:tcW w:w="1902" w:type="dxa"/>
            <w:tcBorders>
              <w:left w:val="single" w:sz="4" w:space="0" w:color="auto"/>
              <w:right w:val="single" w:sz="4" w:space="0" w:color="auto"/>
            </w:tcBorders>
          </w:tcPr>
          <w:p w14:paraId="0BF89797" w14:textId="77777777" w:rsidR="0017691C" w:rsidRPr="00DE2EFD" w:rsidRDefault="0017691C" w:rsidP="00F75551">
            <w:pPr>
              <w:spacing w:line="480" w:lineRule="auto"/>
            </w:pPr>
            <w:proofErr w:type="spellStart"/>
            <w:r>
              <w:t>MDFMDFAutumn</w:t>
            </w:r>
            <w:proofErr w:type="spellEnd"/>
          </w:p>
        </w:tc>
        <w:tc>
          <w:tcPr>
            <w:tcW w:w="1559" w:type="dxa"/>
            <w:tcBorders>
              <w:left w:val="single" w:sz="4" w:space="0" w:color="auto"/>
              <w:right w:val="single" w:sz="4" w:space="0" w:color="auto"/>
            </w:tcBorders>
          </w:tcPr>
          <w:p w14:paraId="5ADC394C"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4D8EF05A" w14:textId="77777777" w:rsidR="0017691C" w:rsidRPr="00DE2EFD" w:rsidRDefault="0017691C" w:rsidP="00F75551">
            <w:pPr>
              <w:spacing w:line="480" w:lineRule="auto"/>
            </w:pPr>
          </w:p>
        </w:tc>
      </w:tr>
      <w:tr w:rsidR="0017691C" w:rsidRPr="00DE2EFD" w14:paraId="0A8C715C" w14:textId="77777777" w:rsidTr="00F75551">
        <w:tc>
          <w:tcPr>
            <w:tcW w:w="2204" w:type="dxa"/>
            <w:tcBorders>
              <w:top w:val="nil"/>
              <w:bottom w:val="nil"/>
              <w:right w:val="single" w:sz="4" w:space="0" w:color="auto"/>
            </w:tcBorders>
          </w:tcPr>
          <w:p w14:paraId="57293B3A" w14:textId="77777777" w:rsidR="0017691C" w:rsidRPr="00DE2EFD" w:rsidRDefault="0017691C" w:rsidP="00F75551">
            <w:pPr>
              <w:spacing w:line="480" w:lineRule="auto"/>
            </w:pPr>
            <w:r>
              <w:t>Average mean daily flow for Winter *</w:t>
            </w:r>
          </w:p>
        </w:tc>
        <w:tc>
          <w:tcPr>
            <w:tcW w:w="1902" w:type="dxa"/>
            <w:tcBorders>
              <w:left w:val="single" w:sz="4" w:space="0" w:color="auto"/>
              <w:right w:val="single" w:sz="4" w:space="0" w:color="auto"/>
            </w:tcBorders>
          </w:tcPr>
          <w:p w14:paraId="63D20A3E" w14:textId="77777777" w:rsidR="0017691C" w:rsidRPr="00DE2EFD" w:rsidRDefault="0017691C" w:rsidP="00F75551">
            <w:pPr>
              <w:spacing w:line="480" w:lineRule="auto"/>
            </w:pPr>
            <w:proofErr w:type="spellStart"/>
            <w:r>
              <w:t>MDFMDFWinter</w:t>
            </w:r>
            <w:proofErr w:type="spellEnd"/>
          </w:p>
        </w:tc>
        <w:tc>
          <w:tcPr>
            <w:tcW w:w="1559" w:type="dxa"/>
            <w:tcBorders>
              <w:left w:val="single" w:sz="4" w:space="0" w:color="auto"/>
              <w:right w:val="single" w:sz="4" w:space="0" w:color="auto"/>
            </w:tcBorders>
          </w:tcPr>
          <w:p w14:paraId="0BDFD520"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24FFF5FB" w14:textId="77777777" w:rsidR="0017691C" w:rsidRPr="00DE2EFD" w:rsidRDefault="0017691C" w:rsidP="00F75551">
            <w:pPr>
              <w:spacing w:line="480" w:lineRule="auto"/>
            </w:pPr>
          </w:p>
        </w:tc>
      </w:tr>
      <w:tr w:rsidR="0017691C" w:rsidRPr="00DE2EFD" w14:paraId="381237E3" w14:textId="77777777" w:rsidTr="00F75551">
        <w:tc>
          <w:tcPr>
            <w:tcW w:w="2204" w:type="dxa"/>
            <w:tcBorders>
              <w:top w:val="nil"/>
              <w:bottom w:val="nil"/>
              <w:right w:val="single" w:sz="4" w:space="0" w:color="auto"/>
            </w:tcBorders>
          </w:tcPr>
          <w:p w14:paraId="48E57B5C" w14:textId="77777777" w:rsidR="0017691C" w:rsidRPr="00DE2EFD" w:rsidRDefault="0017691C" w:rsidP="00F75551">
            <w:pPr>
              <w:spacing w:line="480" w:lineRule="auto"/>
            </w:pPr>
            <w:r>
              <w:t xml:space="preserve">CV of mean daily flow for Spring </w:t>
            </w:r>
          </w:p>
        </w:tc>
        <w:tc>
          <w:tcPr>
            <w:tcW w:w="1902" w:type="dxa"/>
            <w:tcBorders>
              <w:left w:val="single" w:sz="4" w:space="0" w:color="auto"/>
              <w:right w:val="single" w:sz="4" w:space="0" w:color="auto"/>
            </w:tcBorders>
          </w:tcPr>
          <w:p w14:paraId="26BA6751" w14:textId="77777777" w:rsidR="0017691C" w:rsidRPr="00DE2EFD" w:rsidRDefault="0017691C" w:rsidP="00F75551">
            <w:pPr>
              <w:spacing w:line="480" w:lineRule="auto"/>
            </w:pPr>
            <w:proofErr w:type="spellStart"/>
            <w:r>
              <w:t>CVMDFSpring</w:t>
            </w:r>
            <w:proofErr w:type="spellEnd"/>
          </w:p>
        </w:tc>
        <w:tc>
          <w:tcPr>
            <w:tcW w:w="1559" w:type="dxa"/>
            <w:tcBorders>
              <w:left w:val="single" w:sz="4" w:space="0" w:color="auto"/>
              <w:right w:val="single" w:sz="4" w:space="0" w:color="auto"/>
            </w:tcBorders>
          </w:tcPr>
          <w:p w14:paraId="581A61AC"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0721D5C2" w14:textId="77777777" w:rsidR="0017691C" w:rsidRPr="00DE2EFD" w:rsidRDefault="0017691C" w:rsidP="00F75551">
            <w:pPr>
              <w:spacing w:line="480" w:lineRule="auto"/>
            </w:pPr>
          </w:p>
        </w:tc>
      </w:tr>
      <w:tr w:rsidR="0017691C" w:rsidRPr="00DE2EFD" w14:paraId="72EA057D" w14:textId="77777777" w:rsidTr="00F75551">
        <w:tc>
          <w:tcPr>
            <w:tcW w:w="2204" w:type="dxa"/>
            <w:tcBorders>
              <w:top w:val="nil"/>
              <w:bottom w:val="nil"/>
              <w:right w:val="single" w:sz="4" w:space="0" w:color="auto"/>
            </w:tcBorders>
          </w:tcPr>
          <w:p w14:paraId="2DF6D316" w14:textId="77777777" w:rsidR="0017691C" w:rsidRPr="00DE2EFD" w:rsidRDefault="0017691C" w:rsidP="00F75551">
            <w:pPr>
              <w:spacing w:line="480" w:lineRule="auto"/>
            </w:pPr>
            <w:r>
              <w:t xml:space="preserve">CV of mean daily flow for Summer </w:t>
            </w:r>
          </w:p>
        </w:tc>
        <w:tc>
          <w:tcPr>
            <w:tcW w:w="1902" w:type="dxa"/>
            <w:tcBorders>
              <w:left w:val="single" w:sz="4" w:space="0" w:color="auto"/>
              <w:right w:val="single" w:sz="4" w:space="0" w:color="auto"/>
            </w:tcBorders>
          </w:tcPr>
          <w:p w14:paraId="710CC1BD" w14:textId="77777777" w:rsidR="0017691C" w:rsidRPr="00DE2EFD" w:rsidRDefault="0017691C" w:rsidP="00F75551">
            <w:pPr>
              <w:spacing w:line="480" w:lineRule="auto"/>
            </w:pPr>
            <w:proofErr w:type="spellStart"/>
            <w:r>
              <w:t>CVMDFSummer</w:t>
            </w:r>
            <w:proofErr w:type="spellEnd"/>
          </w:p>
        </w:tc>
        <w:tc>
          <w:tcPr>
            <w:tcW w:w="1559" w:type="dxa"/>
            <w:tcBorders>
              <w:left w:val="single" w:sz="4" w:space="0" w:color="auto"/>
              <w:right w:val="single" w:sz="4" w:space="0" w:color="auto"/>
            </w:tcBorders>
          </w:tcPr>
          <w:p w14:paraId="11716C32"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47506972" w14:textId="77777777" w:rsidR="0017691C" w:rsidRPr="00DE2EFD" w:rsidRDefault="0017691C" w:rsidP="00F75551">
            <w:pPr>
              <w:spacing w:line="480" w:lineRule="auto"/>
            </w:pPr>
          </w:p>
        </w:tc>
      </w:tr>
      <w:tr w:rsidR="0017691C" w:rsidRPr="00DE2EFD" w14:paraId="38B944D1" w14:textId="77777777" w:rsidTr="00F75551">
        <w:tc>
          <w:tcPr>
            <w:tcW w:w="2204" w:type="dxa"/>
            <w:tcBorders>
              <w:top w:val="nil"/>
              <w:bottom w:val="nil"/>
              <w:right w:val="single" w:sz="4" w:space="0" w:color="auto"/>
            </w:tcBorders>
          </w:tcPr>
          <w:p w14:paraId="16E18CC4" w14:textId="77777777" w:rsidR="0017691C" w:rsidRPr="00DE2EFD" w:rsidRDefault="0017691C" w:rsidP="00F75551">
            <w:pPr>
              <w:spacing w:line="480" w:lineRule="auto"/>
            </w:pPr>
            <w:r>
              <w:t xml:space="preserve">CV of mean daily flow for Autumn </w:t>
            </w:r>
          </w:p>
        </w:tc>
        <w:tc>
          <w:tcPr>
            <w:tcW w:w="1902" w:type="dxa"/>
            <w:tcBorders>
              <w:left w:val="single" w:sz="4" w:space="0" w:color="auto"/>
              <w:right w:val="single" w:sz="4" w:space="0" w:color="auto"/>
            </w:tcBorders>
          </w:tcPr>
          <w:p w14:paraId="65E1F485" w14:textId="77777777" w:rsidR="0017691C" w:rsidRPr="00DE2EFD" w:rsidRDefault="0017691C" w:rsidP="00F75551">
            <w:pPr>
              <w:spacing w:line="480" w:lineRule="auto"/>
            </w:pPr>
            <w:proofErr w:type="spellStart"/>
            <w:r>
              <w:t>CVMDFAutumn</w:t>
            </w:r>
            <w:proofErr w:type="spellEnd"/>
          </w:p>
        </w:tc>
        <w:tc>
          <w:tcPr>
            <w:tcW w:w="1559" w:type="dxa"/>
            <w:tcBorders>
              <w:left w:val="single" w:sz="4" w:space="0" w:color="auto"/>
              <w:right w:val="single" w:sz="4" w:space="0" w:color="auto"/>
            </w:tcBorders>
          </w:tcPr>
          <w:p w14:paraId="286E90CC"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34B5ACF7" w14:textId="77777777" w:rsidR="0017691C" w:rsidRPr="00DE2EFD" w:rsidRDefault="0017691C" w:rsidP="00F75551">
            <w:pPr>
              <w:spacing w:line="480" w:lineRule="auto"/>
            </w:pPr>
          </w:p>
        </w:tc>
      </w:tr>
      <w:tr w:rsidR="0017691C" w:rsidRPr="00DE2EFD" w14:paraId="1B50B416" w14:textId="77777777" w:rsidTr="00F75551">
        <w:tc>
          <w:tcPr>
            <w:tcW w:w="2204" w:type="dxa"/>
            <w:tcBorders>
              <w:top w:val="nil"/>
              <w:bottom w:val="single" w:sz="4" w:space="0" w:color="auto"/>
              <w:right w:val="single" w:sz="4" w:space="0" w:color="auto"/>
            </w:tcBorders>
          </w:tcPr>
          <w:p w14:paraId="3691CB89" w14:textId="77777777" w:rsidR="0017691C" w:rsidRPr="00DE2EFD" w:rsidRDefault="0017691C" w:rsidP="00F75551">
            <w:pPr>
              <w:spacing w:line="480" w:lineRule="auto"/>
            </w:pPr>
            <w:r>
              <w:t xml:space="preserve">CV of mean daily flow for Winter </w:t>
            </w:r>
          </w:p>
        </w:tc>
        <w:tc>
          <w:tcPr>
            <w:tcW w:w="1902" w:type="dxa"/>
            <w:tcBorders>
              <w:left w:val="single" w:sz="4" w:space="0" w:color="auto"/>
              <w:bottom w:val="single" w:sz="4" w:space="0" w:color="auto"/>
              <w:right w:val="single" w:sz="4" w:space="0" w:color="auto"/>
            </w:tcBorders>
          </w:tcPr>
          <w:p w14:paraId="123A16CC" w14:textId="77777777" w:rsidR="0017691C" w:rsidRPr="00DE2EFD" w:rsidRDefault="0017691C" w:rsidP="00F75551">
            <w:pPr>
              <w:spacing w:line="48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59894349"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01E723AF" w14:textId="77777777" w:rsidR="0017691C" w:rsidRPr="00DE2EFD" w:rsidRDefault="0017691C" w:rsidP="00F75551">
            <w:pPr>
              <w:spacing w:line="480" w:lineRule="auto"/>
            </w:pPr>
          </w:p>
        </w:tc>
      </w:tr>
    </w:tbl>
    <w:p w14:paraId="02197CBA" w14:textId="77777777" w:rsidR="0017691C" w:rsidRDefault="0017691C" w:rsidP="00F75551">
      <w:pPr>
        <w:spacing w:line="480" w:lineRule="auto"/>
      </w:pPr>
    </w:p>
    <w:p w14:paraId="26D28FB0" w14:textId="77777777" w:rsidR="00F75551" w:rsidRPr="001149F4" w:rsidRDefault="00F75551" w:rsidP="00F75551">
      <w:pPr>
        <w:spacing w:line="480" w:lineRule="auto"/>
        <w:rPr>
          <w:i/>
        </w:rPr>
      </w:pPr>
      <w:r w:rsidRPr="00D0649C">
        <w:rPr>
          <w:i/>
        </w:rPr>
        <w:lastRenderedPageBreak/>
        <w:t>Functional diversity analysis</w:t>
      </w:r>
    </w:p>
    <w:p w14:paraId="76DF1B8B" w14:textId="77777777" w:rsidR="00F75551" w:rsidRDefault="00F75551" w:rsidP="00F75551">
      <w:pPr>
        <w:spacing w:line="480" w:lineRule="auto"/>
        <w:jc w:val="both"/>
      </w:pPr>
      <w:r>
        <w:t xml:space="preserve">All statistical analyses were performed using the R statistical programming environment </w:t>
      </w:r>
      <w:r w:rsidR="000B336C">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B336C">
        <w:fldChar w:fldCharType="separate"/>
      </w:r>
      <w:r w:rsidRPr="00AC3ABD">
        <w:rPr>
          <w:noProof/>
        </w:rPr>
        <w:t>(R Core Team 2013)</w:t>
      </w:r>
      <w:r w:rsidR="000B336C">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683094B6" w14:textId="7D616DA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Data density exceeded 90% for all sites and averaged 97%; full data density information including trait specific values are shown in the Supporting Information</w:t>
      </w:r>
      <w:ins w:id="169" w:author="Faculty of Science" w:date="2015-01-27T14:16:00Z">
        <w:r w:rsidR="002159D6">
          <w:t xml:space="preserve"> (SP1)</w:t>
        </w:r>
      </w:ins>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Supporting Information</w:t>
      </w:r>
      <w:ins w:id="170" w:author="Faculty of Science" w:date="2015-01-27T14:16:00Z">
        <w:r w:rsidR="002159D6">
          <w:t xml:space="preserve"> (SP1)</w:t>
        </w:r>
      </w:ins>
      <w:r>
        <w:t>.</w:t>
      </w:r>
    </w:p>
    <w:p w14:paraId="2AC5F5A4" w14:textId="77777777" w:rsidR="00F75551" w:rsidRDefault="00F75551" w:rsidP="00F75551">
      <w:pPr>
        <w:spacing w:line="480" w:lineRule="auto"/>
      </w:pPr>
    </w:p>
    <w:p w14:paraId="076D6129" w14:textId="77777777" w:rsidR="00F75551" w:rsidRDefault="00F75551" w:rsidP="00F75551">
      <w:pPr>
        <w:spacing w:line="480" w:lineRule="auto"/>
        <w:jc w:val="both"/>
      </w:pPr>
      <w:r>
        <w:t xml:space="preserve">Following </w:t>
      </w:r>
      <w:r w:rsidR="000B336C">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B336C">
        <w:fldChar w:fldCharType="separate"/>
      </w:r>
      <w:r w:rsidRPr="000110F4">
        <w:rPr>
          <w:noProof/>
        </w:rPr>
        <w:t xml:space="preserve">Leps, Bello, Lavorel, &amp; Berman, </w:t>
      </w:r>
      <w:r>
        <w:rPr>
          <w:noProof/>
        </w:rPr>
        <w:t>(</w:t>
      </w:r>
      <w:r w:rsidRPr="000110F4">
        <w:rPr>
          <w:noProof/>
        </w:rPr>
        <w:t>2006)</w:t>
      </w:r>
      <w:r w:rsidR="000B336C">
        <w:fldChar w:fldCharType="end"/>
      </w:r>
      <w:r>
        <w:t xml:space="preserve">, we performed principal components analysis (PCA) (stats package, </w:t>
      </w:r>
      <w:r w:rsidR="000B336C">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B336C">
        <w:fldChar w:fldCharType="separate"/>
      </w:r>
      <w:r>
        <w:rPr>
          <w:noProof/>
        </w:rPr>
        <w:t>R Core Team</w:t>
      </w:r>
      <w:r w:rsidRPr="006F4B8F">
        <w:rPr>
          <w:noProof/>
        </w:rPr>
        <w:t xml:space="preserve"> 2013)</w:t>
      </w:r>
      <w:r w:rsidR="000B336C">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0A350770" w14:textId="77777777" w:rsidR="00F75551" w:rsidRPr="00D9008C" w:rsidRDefault="00F75551" w:rsidP="00F75551">
      <w:pPr>
        <w:spacing w:line="480" w:lineRule="auto"/>
        <w:jc w:val="both"/>
      </w:pPr>
      <w:commentRangeStart w:id="171"/>
      <w:commentRangeStart w:id="172"/>
      <w:r>
        <w:t xml:space="preserve">We used the </w:t>
      </w:r>
      <w:proofErr w:type="spellStart"/>
      <w:r w:rsidRPr="00BF0612">
        <w:rPr>
          <w:i/>
        </w:rPr>
        <w:t>dbFD</w:t>
      </w:r>
      <w:proofErr w:type="spellEnd"/>
      <w:r>
        <w:t xml:space="preserve"> function </w:t>
      </w:r>
      <w:commentRangeEnd w:id="171"/>
      <w:r>
        <w:rPr>
          <w:rStyle w:val="CommentReference"/>
          <w:rFonts w:eastAsia="MS Mincho"/>
        </w:rPr>
        <w:commentReference w:id="171"/>
      </w:r>
      <w:commentRangeEnd w:id="172"/>
      <w:r w:rsidR="00A0040E">
        <w:rPr>
          <w:rStyle w:val="CommentReference"/>
          <w:rFonts w:eastAsia="MS Mincho"/>
        </w:rPr>
        <w:commentReference w:id="172"/>
      </w:r>
      <w:r>
        <w:t xml:space="preserve">from the FD package for R </w:t>
      </w:r>
      <w:r w:rsidR="000B336C">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B336C">
        <w:fldChar w:fldCharType="separate"/>
      </w:r>
      <w:r w:rsidRPr="00AC3ABD">
        <w:rPr>
          <w:noProof/>
        </w:rPr>
        <w:t>(Laliberté &amp; Legendre 2010)</w:t>
      </w:r>
      <w:r w:rsidR="000B336C">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B336C">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B336C">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B336C">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B336C">
        <w:lastRenderedPageBreak/>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B336C">
        <w:fldChar w:fldCharType="separate"/>
      </w:r>
      <w:r w:rsidRPr="00AC3ABD">
        <w:rPr>
          <w:noProof/>
        </w:rPr>
        <w:t>(Cailliez 1983)</w:t>
      </w:r>
      <w:r w:rsidR="000B336C">
        <w:fldChar w:fldCharType="end"/>
      </w:r>
      <w:r>
        <w:t xml:space="preserve">. Simpson’s diversity was calculated using the SYNCSA package </w:t>
      </w:r>
      <w:r w:rsidR="000B336C">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B336C">
        <w:fldChar w:fldCharType="separate"/>
      </w:r>
      <w:r w:rsidRPr="00D9008C">
        <w:rPr>
          <w:noProof/>
        </w:rPr>
        <w:t>(Debastiani &amp; Pillar 2012)</w:t>
      </w:r>
      <w:r w:rsidR="000B336C">
        <w:fldChar w:fldCharType="end"/>
      </w:r>
      <w:r>
        <w:t xml:space="preserve">. </w:t>
      </w:r>
    </w:p>
    <w:p w14:paraId="2F6B073D" w14:textId="77777777" w:rsidR="00F75551" w:rsidRDefault="00A0040E" w:rsidP="00F75551">
      <w:pPr>
        <w:spacing w:line="480" w:lineRule="auto"/>
        <w:jc w:val="both"/>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 </w:t>
      </w:r>
      <w:r w:rsidR="00F75551" w:rsidRPr="00EA700F">
        <w:t xml:space="preserve">Ordinary least-squares </w:t>
      </w:r>
      <w:r w:rsidR="00F75551">
        <w:t xml:space="preserve">(OLS) </w:t>
      </w:r>
      <w:r w:rsidR="00F75551" w:rsidRPr="00EA700F">
        <w:t>regression models were generated for</w:t>
      </w:r>
      <w:ins w:id="173" w:author="Michelle Leishman" w:date="2015-01-21T15:18:00Z">
        <w:r w:rsidR="00B740B9">
          <w:t xml:space="preserve"> the</w:t>
        </w:r>
      </w:ins>
      <w:r w:rsidR="00F75551" w:rsidRPr="00EA700F">
        <w:t xml:space="preserve"> </w:t>
      </w:r>
      <w:commentRangeStart w:id="174"/>
      <w:commentRangeStart w:id="175"/>
      <w:r w:rsidR="00F75551" w:rsidRPr="00EA700F">
        <w:t xml:space="preserve">selected metrics </w:t>
      </w:r>
      <w:commentRangeEnd w:id="174"/>
      <w:r w:rsidR="00F75551">
        <w:rPr>
          <w:rStyle w:val="CommentReference"/>
          <w:rFonts w:eastAsia="MS Mincho"/>
        </w:rPr>
        <w:commentReference w:id="174"/>
      </w:r>
      <w:commentRangeEnd w:id="175"/>
      <w:r>
        <w:rPr>
          <w:rStyle w:val="CommentReference"/>
          <w:rFonts w:eastAsia="MS Mincho"/>
        </w:rPr>
        <w:commentReference w:id="175"/>
      </w:r>
      <w:r w:rsidR="00F75551" w:rsidRPr="00EA700F">
        <w:t xml:space="preserve">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 xml:space="preserve">ng p values using the two 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B336C">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B336C">
        <w:fldChar w:fldCharType="separate"/>
      </w:r>
      <w:r w:rsidR="00F75551" w:rsidRPr="00AC3ABD">
        <w:rPr>
          <w:noProof/>
        </w:rPr>
        <w:t>(Benjamini, Krieger &amp; Yekutieli 2006)</w:t>
      </w:r>
      <w:r w:rsidR="000B336C">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B336C">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B336C">
        <w:fldChar w:fldCharType="separate"/>
      </w:r>
      <w:r w:rsidR="00F75551" w:rsidRPr="00AC3ABD">
        <w:rPr>
          <w:noProof/>
        </w:rPr>
        <w:t>(Pollard, Ge &amp; Dudoit 2008)</w:t>
      </w:r>
      <w:r w:rsidR="000B336C">
        <w:fldChar w:fldCharType="end"/>
      </w:r>
      <w:r w:rsidR="00F75551">
        <w:t>.</w:t>
      </w:r>
      <w:r w:rsidR="00F75551" w:rsidRPr="00EA700F">
        <w:t xml:space="preserve"> </w:t>
      </w:r>
      <w:r w:rsidR="00F75551">
        <w:t xml:space="preserve">This </w:t>
      </w:r>
      <w:proofErr w:type="spellStart"/>
      <w:r w:rsidR="00F75551">
        <w:t>two step</w:t>
      </w:r>
      <w:proofErr w:type="spellEnd"/>
      <w:r w:rsidR="00F75551" w:rsidRPr="00EA700F">
        <w:t xml:space="preserve"> BH </w:t>
      </w:r>
      <w:r w:rsidR="00F75551">
        <w:t>method</w:t>
      </w:r>
      <w:r w:rsidR="00F75551" w:rsidRPr="00EA700F">
        <w:t xml:space="preserve"> has been shown to control the false discovery rate for positively dependent test statistics</w:t>
      </w:r>
      <w:del w:id="176" w:author="Michelle Leishman" w:date="2015-01-21T15:18:00Z">
        <w:r w:rsidR="00F75551" w:rsidDel="00B740B9">
          <w:delText>,</w:delText>
        </w:r>
      </w:del>
      <w:r w:rsidR="00F75551">
        <w:t xml:space="preserve"> and provides a better estimate of the false discovery rate than the original BH algorithm </w:t>
      </w:r>
      <w:r w:rsidR="000B336C">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B336C">
        <w:fldChar w:fldCharType="separate"/>
      </w:r>
      <w:r w:rsidR="00F75551" w:rsidRPr="00AC3ABD">
        <w:rPr>
          <w:noProof/>
        </w:rPr>
        <w:t>(Benjamini &amp; Hochberg 1995)</w:t>
      </w:r>
      <w:r w:rsidR="000B336C">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380187CD" w14:textId="77777777" w:rsidR="00F75551" w:rsidRDefault="00F75551" w:rsidP="00F75551">
      <w:pPr>
        <w:spacing w:line="480" w:lineRule="auto"/>
        <w:jc w:val="both"/>
      </w:pPr>
    </w:p>
    <w:p w14:paraId="2DC398BE" w14:textId="77777777"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To this end we further tested relationships (using OLS regression) between </w:t>
      </w:r>
      <w:proofErr w:type="spellStart"/>
      <w:r>
        <w:t>FDis</w:t>
      </w:r>
      <w:proofErr w:type="spellEnd"/>
      <w:r>
        <w:t xml:space="preserve"> and species richness and Simpson’s diversity (for species used in the analysis, present at &gt; 1 % cover), and species richness for the full set of 327 species identified in the study. </w:t>
      </w:r>
    </w:p>
    <w:p w14:paraId="43C77FA0" w14:textId="77777777" w:rsidR="00F75551" w:rsidRDefault="00F75551" w:rsidP="00F75551">
      <w:pPr>
        <w:spacing w:line="480" w:lineRule="auto"/>
        <w:jc w:val="both"/>
      </w:pPr>
    </w:p>
    <w:p w14:paraId="5777E55B" w14:textId="77777777"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w:t>
      </w:r>
      <w:del w:id="177" w:author="Michelle Leishman" w:date="2015-01-21T15:19:00Z">
        <w:r w:rsidDel="00B740B9">
          <w:delText>,</w:delText>
        </w:r>
      </w:del>
      <w:r>
        <w:t xml:space="preserv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xml:space="preserve">%, PC2 – 9.0 % and PC3 - 8.3 % of variance explained). For PC1 there was no </w:t>
      </w:r>
      <w:r>
        <w:lastRenderedPageBreak/>
        <w:t>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B336C">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B336C">
        <w:fldChar w:fldCharType="separate"/>
      </w:r>
      <w:r w:rsidRPr="00964E70">
        <w:rPr>
          <w:noProof/>
        </w:rPr>
        <w:t>(</w:t>
      </w:r>
      <w:r>
        <w:rPr>
          <w:noProof/>
        </w:rPr>
        <w:t xml:space="preserve">after </w:t>
      </w:r>
      <w:r w:rsidRPr="00964E70">
        <w:rPr>
          <w:noProof/>
        </w:rPr>
        <w:t>Robinson &amp; Schumacker, 2009)</w:t>
      </w:r>
      <w:r w:rsidR="000B336C">
        <w:fldChar w:fldCharType="end"/>
      </w:r>
      <w:r>
        <w:t xml:space="preserve">. </w:t>
      </w:r>
      <w:proofErr w:type="spellStart"/>
      <w:r>
        <w:t>Multicollinearity</w:t>
      </w:r>
      <w:proofErr w:type="spellEnd"/>
      <w:r>
        <w:t xml:space="preserve"> was tested for according to the variance inflation factor (VIF) score (HH package, </w:t>
      </w:r>
      <w:r w:rsidR="000B336C">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B336C">
        <w:fldChar w:fldCharType="separate"/>
      </w:r>
      <w:r w:rsidRPr="00BF0612">
        <w:rPr>
          <w:noProof/>
        </w:rPr>
        <w:t>Heiberger &amp; Holland, 2004)</w:t>
      </w:r>
      <w:r w:rsidR="000B336C">
        <w:fldChar w:fldCharType="end"/>
      </w:r>
      <w:del w:id="178" w:author="Michelle Leishman" w:date="2015-01-21T15:19:00Z">
        <w:r w:rsidDel="00B740B9">
          <w:delText>,</w:delText>
        </w:r>
      </w:del>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B336C">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B336C">
        <w:fldChar w:fldCharType="separate"/>
      </w:r>
      <w:r w:rsidRPr="007727EF">
        <w:rPr>
          <w:noProof/>
        </w:rPr>
        <w:t>Barton, 2012)</w:t>
      </w:r>
      <w:r w:rsidR="000B336C">
        <w:fldChar w:fldCharType="end"/>
      </w:r>
      <w:r>
        <w:t xml:space="preserve">.  Second order AIC is recommended in order to reduce bias when the ratio of sample size to number of predictor variables is small </w:t>
      </w:r>
      <w:r w:rsidR="000B336C">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B336C">
        <w:fldChar w:fldCharType="separate"/>
      </w:r>
      <w:r w:rsidRPr="00AC3ABD">
        <w:rPr>
          <w:noProof/>
        </w:rPr>
        <w:t>(Burnham &amp; Anderson 2002)</w:t>
      </w:r>
      <w:r w:rsidR="000B336C">
        <w:fldChar w:fldCharType="end"/>
      </w:r>
      <w:r>
        <w:t>.</w:t>
      </w:r>
    </w:p>
    <w:p w14:paraId="2DA6B1CC" w14:textId="77777777" w:rsidR="00F75551" w:rsidRDefault="00F75551" w:rsidP="00F75551">
      <w:pPr>
        <w:spacing w:line="480" w:lineRule="auto"/>
      </w:pPr>
    </w:p>
    <w:p w14:paraId="6EFF9B80" w14:textId="77777777" w:rsidR="00D94A21" w:rsidDel="00B740B9" w:rsidRDefault="00D94A21" w:rsidP="00F75551">
      <w:pPr>
        <w:spacing w:line="480" w:lineRule="auto"/>
        <w:rPr>
          <w:del w:id="179" w:author="Michelle Leishman" w:date="2015-01-21T15:20:00Z"/>
        </w:rPr>
      </w:pPr>
    </w:p>
    <w:p w14:paraId="5EFD66C6" w14:textId="77777777" w:rsidR="00D94A21" w:rsidDel="00B740B9" w:rsidRDefault="00D94A21" w:rsidP="00F75551">
      <w:pPr>
        <w:spacing w:line="480" w:lineRule="auto"/>
        <w:rPr>
          <w:del w:id="180" w:author="Michelle Leishman" w:date="2015-01-21T15:20:00Z"/>
        </w:rPr>
      </w:pPr>
    </w:p>
    <w:p w14:paraId="3A5C9BB6" w14:textId="77777777" w:rsidR="00D94A21" w:rsidDel="00B740B9" w:rsidRDefault="00D94A21" w:rsidP="00F75551">
      <w:pPr>
        <w:spacing w:line="480" w:lineRule="auto"/>
        <w:rPr>
          <w:del w:id="181" w:author="Michelle Leishman" w:date="2015-01-21T15:20:00Z"/>
        </w:rPr>
      </w:pPr>
    </w:p>
    <w:p w14:paraId="0DCE7088" w14:textId="77777777" w:rsidR="00D94A21" w:rsidDel="00B740B9" w:rsidRDefault="00D94A21" w:rsidP="00F75551">
      <w:pPr>
        <w:spacing w:line="480" w:lineRule="auto"/>
        <w:rPr>
          <w:del w:id="182" w:author="Michelle Leishman" w:date="2015-01-21T15:20:00Z"/>
        </w:rPr>
      </w:pPr>
    </w:p>
    <w:p w14:paraId="43BFDBF6" w14:textId="77777777" w:rsidR="00D94A21" w:rsidDel="00B740B9" w:rsidRDefault="00D94A21" w:rsidP="00F75551">
      <w:pPr>
        <w:spacing w:line="480" w:lineRule="auto"/>
        <w:rPr>
          <w:del w:id="183" w:author="Michelle Leishman" w:date="2015-01-21T15:20:00Z"/>
        </w:rPr>
      </w:pPr>
    </w:p>
    <w:p w14:paraId="32663BF1" w14:textId="77777777" w:rsidR="00D94A21" w:rsidDel="00B740B9" w:rsidRDefault="00D94A21" w:rsidP="00F75551">
      <w:pPr>
        <w:spacing w:line="480" w:lineRule="auto"/>
        <w:rPr>
          <w:del w:id="184" w:author="Michelle Leishman" w:date="2015-01-21T15:20:00Z"/>
        </w:rPr>
      </w:pPr>
    </w:p>
    <w:p w14:paraId="171662A5" w14:textId="77777777" w:rsidR="00D94A21" w:rsidDel="00B740B9" w:rsidRDefault="00D94A21" w:rsidP="00F75551">
      <w:pPr>
        <w:spacing w:line="480" w:lineRule="auto"/>
        <w:rPr>
          <w:del w:id="185" w:author="Michelle Leishman" w:date="2015-01-21T15:20:00Z"/>
        </w:rPr>
      </w:pPr>
    </w:p>
    <w:p w14:paraId="50D32277" w14:textId="77777777" w:rsidR="00D94A21" w:rsidDel="00B740B9" w:rsidRDefault="00D94A21" w:rsidP="00F75551">
      <w:pPr>
        <w:spacing w:line="480" w:lineRule="auto"/>
        <w:rPr>
          <w:del w:id="186" w:author="Michelle Leishman" w:date="2015-01-21T15:20:00Z"/>
        </w:rPr>
      </w:pPr>
    </w:p>
    <w:p w14:paraId="4EDE16DB" w14:textId="77777777" w:rsidR="00F75551" w:rsidRDefault="00F75551" w:rsidP="00F75551">
      <w:pPr>
        <w:spacing w:line="480" w:lineRule="auto"/>
      </w:pPr>
      <w:r>
        <w:t>RESULTS</w:t>
      </w:r>
    </w:p>
    <w:p w14:paraId="391FB16A" w14:textId="54E6958D" w:rsidR="00D94A21" w:rsidRP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CD78F8">
        <w:t>1</w:t>
      </w:r>
      <w:r>
        <w:t xml:space="preserve">. All models are linear apart from </w:t>
      </w:r>
      <w:proofErr w:type="spellStart"/>
      <w:r>
        <w:t>M_MinM</w:t>
      </w:r>
      <w:proofErr w:type="spellEnd"/>
      <w:r>
        <w:t xml:space="preserve"> and </w:t>
      </w:r>
      <w:proofErr w:type="spellStart"/>
      <w:r>
        <w:lastRenderedPageBreak/>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0B336C">
        <w:rPr>
          <w:szCs w:val="20"/>
          <w:rPrChange w:id="187" w:author="Michelle Leishman" w:date="2015-01-21T15:20:00Z">
            <w:rPr>
              <w:sz w:val="20"/>
              <w:szCs w:val="20"/>
            </w:rPr>
          </w:rPrChange>
        </w:rPr>
        <w:t xml:space="preserve">better fit. </w:t>
      </w:r>
      <w:r w:rsidRPr="00D81CEC">
        <w:t>Statistics for all univariate regression models are presented in the Supporting Information</w:t>
      </w:r>
      <w:r w:rsidRPr="00D81CEC">
        <w:rPr>
          <w:rStyle w:val="CommentReference"/>
          <w:rFonts w:eastAsia="MS Mincho"/>
        </w:rPr>
        <w:commentReference w:id="188"/>
      </w:r>
      <w:ins w:id="189" w:author="Faculty of Science" w:date="2015-01-27T14:17:00Z">
        <w:r w:rsidR="002159D6">
          <w:t xml:space="preserve"> (SP1)</w:t>
        </w:r>
      </w:ins>
      <w:r w:rsidRPr="00D81CEC">
        <w:t>.</w:t>
      </w:r>
      <w:r w:rsidR="00D94A21">
        <w:t xml:space="preserve"> </w:t>
      </w:r>
    </w:p>
    <w:p w14:paraId="0FE611E4"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08491E44" w14:textId="77777777" w:rsidR="00F75551" w:rsidRDefault="00F75551" w:rsidP="00F75551">
      <w:pPr>
        <w:spacing w:line="480" w:lineRule="auto"/>
        <w:jc w:val="both"/>
      </w:pPr>
      <w:r>
        <w:t xml:space="preserve">Functional dispersion was positively associated with metrics describing intense but rare episodes of flooding disturbance. </w:t>
      </w:r>
      <w:proofErr w:type="spellStart"/>
      <w:r>
        <w:t>FDis</w:t>
      </w:r>
      <w:proofErr w:type="spellEnd"/>
      <w:r>
        <w:t xml:space="preserve"> was significantly </w:t>
      </w:r>
      <w:del w:id="190" w:author="Michelle Leishman" w:date="2015-01-21T15:21:00Z">
        <w:r w:rsidDel="00B740B9">
          <w:delText>explained by</w:delText>
        </w:r>
      </w:del>
      <w:ins w:id="191" w:author="Michelle Leishman" w:date="2015-01-21T15:21:00Z">
        <w:r w:rsidR="00B740B9">
          <w:t>associated with</w:t>
        </w:r>
      </w:ins>
      <w:r>
        <w:t xml:space="preserve"> the magnitude of the 20 year average return interval flood (</w:t>
      </w:r>
      <w:commentRangeStart w:id="192"/>
      <w:r>
        <w:t>AS20YrARI, Fig</w:t>
      </w:r>
      <w:r w:rsidR="00CD78F8">
        <w:t>. 1a</w:t>
      </w:r>
      <w:r>
        <w:t>, adjusted p = 0.0278, R</w:t>
      </w:r>
      <w:r w:rsidRPr="008639ED">
        <w:rPr>
          <w:vertAlign w:val="superscript"/>
        </w:rPr>
        <w:t>2</w:t>
      </w:r>
      <w:r>
        <w:t xml:space="preserve"> = 0.377)</w:t>
      </w:r>
      <w:commentRangeEnd w:id="192"/>
      <w:r w:rsidR="00582A18">
        <w:rPr>
          <w:rStyle w:val="CommentReference"/>
          <w:rFonts w:eastAsia="MS Mincho"/>
        </w:rPr>
        <w:commentReference w:id="192"/>
      </w:r>
      <w:r>
        <w:t xml:space="preserve">. </w:t>
      </w:r>
      <w:proofErr w:type="spellStart"/>
      <w:r>
        <w:t>FDis</w:t>
      </w:r>
      <w:proofErr w:type="spellEnd"/>
      <w:r>
        <w:t xml:space="preserve"> was also significantly </w:t>
      </w:r>
      <w:del w:id="193" w:author="Michelle Leishman" w:date="2015-01-21T15:21:00Z">
        <w:r w:rsidDel="00B740B9">
          <w:delText>explained by</w:delText>
        </w:r>
      </w:del>
      <w:ins w:id="194" w:author="Michelle Leishman" w:date="2015-01-21T15:21:00Z">
        <w:r w:rsidR="00B740B9">
          <w:t>associated with</w:t>
        </w:r>
      </w:ins>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t>
      </w:r>
      <w:commentRangeStart w:id="195"/>
      <w:commentRangeStart w:id="196"/>
      <w:r>
        <w:t xml:space="preserve">was significantly associated with </w:t>
      </w:r>
      <w:proofErr w:type="spellStart"/>
      <w:r>
        <w:t>FDis</w:t>
      </w:r>
      <w:proofErr w:type="spellEnd"/>
      <w:r>
        <w:t>,</w:t>
      </w:r>
      <w:commentRangeEnd w:id="195"/>
      <w:r>
        <w:rPr>
          <w:rStyle w:val="CommentReference"/>
          <w:rFonts w:eastAsia="MS Mincho"/>
        </w:rPr>
        <w:commentReference w:id="195"/>
      </w:r>
      <w:commentRangeEnd w:id="196"/>
      <w:r w:rsidR="00A0040E">
        <w:rPr>
          <w:rStyle w:val="CommentReference"/>
          <w:rFonts w:eastAsia="MS Mincho"/>
        </w:rPr>
        <w:commentReference w:id="196"/>
      </w:r>
      <w:r>
        <w:t xml:space="preserve"> mean annual flood frequency was not (</w:t>
      </w:r>
      <w:proofErr w:type="spellStart"/>
      <w:r>
        <w:t>MDFAnnHSNum</w:t>
      </w:r>
      <w:proofErr w:type="spellEnd"/>
      <w:r>
        <w:t xml:space="preserve">, adjusted p = 0.727). These results indicate that functional diversity is higher at sites that experience extreme flooding events and patterns of flow which diverge strongly from “average” conditions. </w:t>
      </w:r>
    </w:p>
    <w:p w14:paraId="781AC049" w14:textId="77777777" w:rsidR="00F75551" w:rsidRDefault="00F75551" w:rsidP="00F75551">
      <w:pPr>
        <w:keepNext/>
        <w:spacing w:line="480" w:lineRule="auto"/>
      </w:pPr>
      <w:r>
        <w:rPr>
          <w:noProof/>
          <w:lang w:eastAsia="en-AU"/>
        </w:rPr>
        <w:lastRenderedPageBreak/>
        <w:drawing>
          <wp:inline distT="0" distB="0" distL="0" distR="0" wp14:anchorId="52AF3A59" wp14:editId="275E526F">
            <wp:extent cx="4676775" cy="5038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775" cy="5038725"/>
                    </a:xfrm>
                    <a:prstGeom prst="rect">
                      <a:avLst/>
                    </a:prstGeom>
                  </pic:spPr>
                </pic:pic>
              </a:graphicData>
            </a:graphic>
          </wp:inline>
        </w:drawing>
      </w:r>
    </w:p>
    <w:p w14:paraId="354FA974" w14:textId="77777777" w:rsidR="00F75551" w:rsidRDefault="00F75551" w:rsidP="00F75551">
      <w:pPr>
        <w:pStyle w:val="Caption"/>
        <w:spacing w:line="480" w:lineRule="auto"/>
      </w:pPr>
      <w:r>
        <w:t xml:space="preserve">Figure </w:t>
      </w:r>
      <w:r w:rsidR="00D94A21">
        <w:t>1</w:t>
      </w:r>
      <w:r>
        <w:rPr>
          <w:noProof/>
        </w:rPr>
        <w:t>.</w:t>
      </w:r>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197"/>
      <w:commentRangeStart w:id="198"/>
      <w:r w:rsidRPr="00344651">
        <w:t>model</w:t>
      </w:r>
      <w:commentRangeEnd w:id="197"/>
      <w:r>
        <w:rPr>
          <w:rStyle w:val="CommentReference"/>
          <w:rFonts w:eastAsia="MS Mincho"/>
          <w:i w:val="0"/>
          <w:iCs w:val="0"/>
          <w:color w:val="auto"/>
        </w:rPr>
        <w:commentReference w:id="197"/>
      </w:r>
      <w:commentRangeEnd w:id="198"/>
      <w:r w:rsidR="00AD2DF8">
        <w:rPr>
          <w:rStyle w:val="CommentReference"/>
          <w:rFonts w:eastAsia="MS Mincho"/>
          <w:i w:val="0"/>
          <w:iCs w:val="0"/>
          <w:color w:val="auto"/>
        </w:rPr>
        <w:commentReference w:id="198"/>
      </w:r>
      <w:r w:rsidRPr="00344651">
        <w:t>.</w:t>
      </w:r>
      <w:r>
        <w:t xml:space="preserve"> All relationships shown are significant.</w:t>
      </w:r>
      <w:r w:rsidRPr="00344651">
        <w:t xml:space="preserve">  </w:t>
      </w:r>
    </w:p>
    <w:p w14:paraId="4C24A793" w14:textId="77777777" w:rsidR="00F75551" w:rsidRDefault="00F75551" w:rsidP="00F75551">
      <w:pPr>
        <w:spacing w:line="480" w:lineRule="auto"/>
      </w:pPr>
    </w:p>
    <w:p w14:paraId="353D837A" w14:textId="77777777" w:rsidR="00D94A21" w:rsidRDefault="00D94A21" w:rsidP="00F75551">
      <w:pPr>
        <w:spacing w:line="480" w:lineRule="auto"/>
      </w:pPr>
    </w:p>
    <w:p w14:paraId="13E9A754" w14:textId="77777777" w:rsidR="00D94A21" w:rsidRDefault="00D94A21" w:rsidP="00F75551">
      <w:pPr>
        <w:spacing w:line="480" w:lineRule="auto"/>
      </w:pPr>
    </w:p>
    <w:p w14:paraId="05C50A5A" w14:textId="77777777" w:rsidR="00D94A21" w:rsidRDefault="00D94A21" w:rsidP="00F75551">
      <w:pPr>
        <w:spacing w:line="480" w:lineRule="auto"/>
      </w:pPr>
    </w:p>
    <w:p w14:paraId="732AC116" w14:textId="77777777" w:rsidR="00D94A21" w:rsidRPr="00344651" w:rsidRDefault="00D94A21" w:rsidP="00F75551">
      <w:pPr>
        <w:spacing w:line="480" w:lineRule="auto"/>
      </w:pPr>
    </w:p>
    <w:p w14:paraId="4A3E5124" w14:textId="77777777" w:rsidR="00F75551"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53BBBE80" w14:textId="77777777"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del w:id="199" w:author="Michelle Leishman" w:date="2015-01-21T15:23:00Z">
        <w:r w:rsidDel="00E31A0C">
          <w:delText>,</w:delText>
        </w:r>
      </w:del>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648807F8" w14:textId="77777777" w:rsidR="00F75551" w:rsidRDefault="00F75551" w:rsidP="00F75551">
      <w:pPr>
        <w:keepNext/>
        <w:spacing w:line="480" w:lineRule="auto"/>
      </w:pPr>
      <w:r>
        <w:rPr>
          <w:noProof/>
          <w:lang w:eastAsia="en-AU"/>
        </w:rPr>
        <w:lastRenderedPageBreak/>
        <w:drawing>
          <wp:inline distT="0" distB="0" distL="0" distR="0" wp14:anchorId="688D2797" wp14:editId="0A34BFB3">
            <wp:extent cx="4676775" cy="5581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51A69C45" w14:textId="77777777" w:rsidR="00F75551" w:rsidRDefault="00F75551" w:rsidP="00F75551">
      <w:pPr>
        <w:pStyle w:val="Caption"/>
        <w:spacing w:line="480" w:lineRule="auto"/>
      </w:pPr>
      <w:r>
        <w:t xml:space="preserve">Figure </w:t>
      </w:r>
      <w:r w:rsidR="00D94A21">
        <w:t>2</w:t>
      </w:r>
      <w:r>
        <w:t xml:space="preserve">.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proofErr w:type="gramStart"/>
      <w:r>
        <w:t>a</w:t>
      </w:r>
      <w:proofErr w:type="gramEnd"/>
      <w:r>
        <w:t>. is a quadratic fit, b. – e. are linear fits</w:t>
      </w:r>
      <w:r w:rsidRPr="00344651">
        <w:t xml:space="preserve">. Shaded areas depict the smoothed 95% confidence interval around the regression </w:t>
      </w:r>
      <w:commentRangeStart w:id="200"/>
      <w:r w:rsidRPr="00344651">
        <w:t>model</w:t>
      </w:r>
      <w:commentRangeEnd w:id="200"/>
      <w:r>
        <w:rPr>
          <w:rStyle w:val="CommentReference"/>
          <w:rFonts w:eastAsia="MS Mincho"/>
          <w:i w:val="0"/>
          <w:iCs w:val="0"/>
          <w:color w:val="auto"/>
        </w:rPr>
        <w:commentReference w:id="200"/>
      </w:r>
      <w:r w:rsidRPr="00344651">
        <w:t xml:space="preserve">. </w:t>
      </w:r>
      <w:r>
        <w:t xml:space="preserve">a. – c. depict significant relationships, d. and e. depict non-significant relationships (note the strong influence over the regression fit of the two points at the lower bound of </w:t>
      </w:r>
      <w:proofErr w:type="spellStart"/>
      <w:r>
        <w:t>FDis</w:t>
      </w:r>
      <w:proofErr w:type="spellEnd"/>
      <w:r>
        <w:t xml:space="preserve">).  </w:t>
      </w:r>
    </w:p>
    <w:p w14:paraId="7FC5E179" w14:textId="77777777" w:rsidR="00F75551" w:rsidRDefault="00F75551" w:rsidP="00F75551">
      <w:pPr>
        <w:pStyle w:val="Caption"/>
        <w:spacing w:line="480" w:lineRule="auto"/>
      </w:pPr>
    </w:p>
    <w:p w14:paraId="6567DA10" w14:textId="77777777" w:rsidR="00F75551" w:rsidRDefault="00F75551" w:rsidP="00F75551">
      <w:pPr>
        <w:spacing w:line="480" w:lineRule="auto"/>
      </w:pPr>
    </w:p>
    <w:p w14:paraId="5C25826F" w14:textId="77777777" w:rsidR="00F75551" w:rsidRPr="006D1741" w:rsidRDefault="00F75551" w:rsidP="00F75551">
      <w:pPr>
        <w:spacing w:line="480" w:lineRule="auto"/>
        <w:jc w:val="both"/>
      </w:pPr>
      <w:r>
        <w:lastRenderedPageBreak/>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2609C85F" w14:textId="77777777" w:rsidR="00F75551" w:rsidRPr="006D1741" w:rsidRDefault="00F75551" w:rsidP="00F75551">
      <w:pPr>
        <w:spacing w:line="480" w:lineRule="auto"/>
        <w:jc w:val="both"/>
      </w:pPr>
    </w:p>
    <w:p w14:paraId="6058BB80" w14:textId="77777777" w:rsidR="00F75551" w:rsidRPr="006D1741" w:rsidRDefault="00F75551" w:rsidP="00F75551">
      <w:pPr>
        <w:spacing w:line="480" w:lineRule="auto"/>
      </w:pPr>
    </w:p>
    <w:p w14:paraId="471E1948" w14:textId="77777777" w:rsidR="00F75551" w:rsidRDefault="00F75551" w:rsidP="00F75551">
      <w:pPr>
        <w:spacing w:line="480" w:lineRule="auto"/>
      </w:pPr>
    </w:p>
    <w:p w14:paraId="68BCBBB1" w14:textId="77777777" w:rsidR="00F75551" w:rsidRDefault="00F75551" w:rsidP="00F75551">
      <w:pPr>
        <w:spacing w:line="480" w:lineRule="auto"/>
      </w:pPr>
    </w:p>
    <w:p w14:paraId="2B795BA8" w14:textId="77777777" w:rsidR="00F75551" w:rsidRDefault="00F75551" w:rsidP="00F75551">
      <w:pPr>
        <w:spacing w:line="480" w:lineRule="auto"/>
        <w:rPr>
          <w:noProof/>
          <w:lang w:eastAsia="en-AU"/>
        </w:rPr>
      </w:pPr>
    </w:p>
    <w:p w14:paraId="69BDF426" w14:textId="77777777" w:rsidR="00F75551" w:rsidRDefault="00F75551" w:rsidP="00F75551">
      <w:pPr>
        <w:keepNext/>
        <w:spacing w:line="480" w:lineRule="auto"/>
      </w:pPr>
      <w:r>
        <w:rPr>
          <w:noProof/>
          <w:lang w:eastAsia="en-AU"/>
        </w:rPr>
        <w:lastRenderedPageBreak/>
        <w:drawing>
          <wp:inline distT="0" distB="0" distL="0" distR="0" wp14:anchorId="24AAE276" wp14:editId="4ABE97B1">
            <wp:extent cx="4676775" cy="5581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374C57E2" w14:textId="77777777" w:rsidR="00F75551" w:rsidRPr="00344651" w:rsidRDefault="00F75551" w:rsidP="00F75551">
      <w:pPr>
        <w:pStyle w:val="Caption"/>
        <w:spacing w:line="480" w:lineRule="auto"/>
      </w:pPr>
      <w:r>
        <w:t xml:space="preserve">Figure </w:t>
      </w:r>
      <w:r w:rsidR="00D94A21">
        <w:t>3</w:t>
      </w:r>
      <w:r>
        <w:t xml:space="preserve">.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r>
        <w:t>All relationships shown are significant.</w:t>
      </w:r>
      <w:r w:rsidRPr="00344651">
        <w:t xml:space="preserve">  </w:t>
      </w:r>
    </w:p>
    <w:p w14:paraId="06D4392B" w14:textId="77777777" w:rsidR="00F75551" w:rsidRDefault="00F75551" w:rsidP="00F75551">
      <w:pPr>
        <w:pStyle w:val="Caption"/>
        <w:spacing w:line="480" w:lineRule="auto"/>
      </w:pPr>
    </w:p>
    <w:p w14:paraId="16A1E5B7" w14:textId="77777777" w:rsidR="00F75551" w:rsidRDefault="00F75551" w:rsidP="00F75551">
      <w:pPr>
        <w:spacing w:line="480" w:lineRule="auto"/>
      </w:pPr>
    </w:p>
    <w:p w14:paraId="5BF64EB5" w14:textId="77777777" w:rsidR="00F75551" w:rsidRDefault="00F75551" w:rsidP="00F75551">
      <w:pPr>
        <w:spacing w:line="480" w:lineRule="auto"/>
      </w:pPr>
    </w:p>
    <w:p w14:paraId="13365C8F" w14:textId="77777777" w:rsidR="00F75551" w:rsidRDefault="00F75551" w:rsidP="00F75551">
      <w:pPr>
        <w:spacing w:line="480" w:lineRule="auto"/>
      </w:pPr>
    </w:p>
    <w:p w14:paraId="27899585" w14:textId="77777777" w:rsidR="00F75551" w:rsidRPr="00344651" w:rsidRDefault="00F75551" w:rsidP="00F75551">
      <w:pPr>
        <w:spacing w:line="480" w:lineRule="auto"/>
        <w:rPr>
          <w:rFonts w:cs="Arial"/>
          <w:i/>
        </w:rPr>
      </w:pPr>
      <w:r w:rsidRPr="00344651">
        <w:rPr>
          <w:rFonts w:cs="Arial"/>
          <w:i/>
        </w:rPr>
        <w:lastRenderedPageBreak/>
        <w:t xml:space="preserve">Comparisons with </w:t>
      </w:r>
      <w:r>
        <w:rPr>
          <w:rFonts w:cs="Arial"/>
          <w:i/>
        </w:rPr>
        <w:t>measures of taxonomic diversity</w:t>
      </w:r>
    </w:p>
    <w:p w14:paraId="6439D24D" w14:textId="77777777" w:rsidR="00F75551" w:rsidRDefault="00F75551" w:rsidP="00F75551">
      <w:pPr>
        <w:spacing w:line="480" w:lineRule="auto"/>
        <w:jc w:val="both"/>
      </w:pPr>
      <w:r>
        <w:rPr>
          <w:rStyle w:val="CommentReference"/>
          <w:rFonts w:eastAsia="MS Mincho"/>
        </w:rPr>
        <w:commentReference w:id="201"/>
      </w:r>
      <w:r w:rsidR="00AD2DF8">
        <w:rPr>
          <w:rStyle w:val="CommentReference"/>
          <w:rFonts w:eastAsia="MS Mincho"/>
        </w:rPr>
        <w:commentReference w:id="202"/>
      </w:r>
      <w:r w:rsidDel="008B356A">
        <w:t xml:space="preserve"> </w:t>
      </w:r>
      <w:r>
        <w:t>Across species used in the functional diversity analysis (i.e. present at above 1</w:t>
      </w:r>
      <w:del w:id="203" w:author="Michelle Leishman" w:date="2015-01-21T15:26:00Z">
        <w:r w:rsidDel="00E31A0C">
          <w:delText xml:space="preserve"> </w:delText>
        </w:r>
      </w:del>
      <w:r>
        <w:t xml:space="preserve">%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1945BCA6" w14:textId="77777777" w:rsidR="00F75551" w:rsidRDefault="00F75551" w:rsidP="00F75551">
      <w:pPr>
        <w:spacing w:line="480" w:lineRule="auto"/>
      </w:pPr>
    </w:p>
    <w:p w14:paraId="2362FCA1"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27827B8A" w14:textId="77777777" w:rsidR="00F75551" w:rsidRPr="003F2619" w:rsidRDefault="00F75551" w:rsidP="00F75551">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w:t>
      </w:r>
      <w:del w:id="204" w:author="Michelle Leishman" w:date="2015-01-21T15:26:00Z">
        <w:r w:rsidDel="00E31A0C">
          <w:delText>,</w:delText>
        </w:r>
      </w:del>
      <w:r>
        <w:t xml:space="preserve"> and the following independent variables: </w:t>
      </w:r>
      <w:commentRangeStart w:id="205"/>
      <w:commentRangeStart w:id="206"/>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205"/>
      <w:r>
        <w:rPr>
          <w:rStyle w:val="CommentReference"/>
          <w:rFonts w:eastAsia="MS Mincho"/>
        </w:rPr>
        <w:commentReference w:id="205"/>
      </w:r>
      <w:commentRangeEnd w:id="206"/>
      <w:r w:rsidR="00AD2DF8">
        <w:rPr>
          <w:rStyle w:val="CommentReference"/>
          <w:rFonts w:eastAsia="MS Mincho"/>
        </w:rPr>
        <w:commentReference w:id="206"/>
      </w:r>
      <w:r>
        <w:t xml:space="preserve"> This set of models is described in </w:t>
      </w:r>
      <w:r w:rsidRPr="003F2619">
        <w:t xml:space="preserve">Table </w:t>
      </w:r>
      <w:r w:rsidR="00CD78F8">
        <w:t>2</w:t>
      </w:r>
      <w:r w:rsidRPr="003F2619">
        <w:t>.</w:t>
      </w:r>
    </w:p>
    <w:p w14:paraId="53CA28CF" w14:textId="77777777" w:rsidR="00F75551" w:rsidRDefault="00F75551" w:rsidP="00F75551">
      <w:pPr>
        <w:spacing w:line="480" w:lineRule="auto"/>
      </w:pPr>
    </w:p>
    <w:p w14:paraId="0D8C7893" w14:textId="77777777" w:rsidR="00F75551" w:rsidRDefault="00F75551" w:rsidP="00F75551">
      <w:pPr>
        <w:pStyle w:val="Caption"/>
        <w:keepNext/>
        <w:spacing w:line="480" w:lineRule="auto"/>
      </w:pPr>
      <w:commentRangeStart w:id="207"/>
      <w:commentRangeStart w:id="208"/>
      <w:r>
        <w:t xml:space="preserve">Table </w:t>
      </w:r>
      <w:r w:rsidR="00D94A21">
        <w:t>2</w:t>
      </w:r>
      <w:r>
        <w:t xml:space="preserve">. </w:t>
      </w:r>
      <w:commentRangeEnd w:id="207"/>
      <w:r>
        <w:rPr>
          <w:rStyle w:val="CommentReference"/>
          <w:rFonts w:eastAsia="MS Mincho"/>
          <w:i w:val="0"/>
          <w:iCs w:val="0"/>
          <w:color w:val="auto"/>
        </w:rPr>
        <w:commentReference w:id="207"/>
      </w:r>
      <w:commentRangeEnd w:id="208"/>
      <w:r w:rsidR="00AD2DF8">
        <w:rPr>
          <w:rStyle w:val="CommentReference"/>
          <w:rFonts w:eastAsia="MS Mincho"/>
          <w:i w:val="0"/>
          <w:iCs w:val="0"/>
          <w:color w:val="auto"/>
        </w:rPr>
        <w:commentReference w:id="208"/>
      </w:r>
      <w:r>
        <w:t xml:space="preserve">Multiple regression models with associated </w:t>
      </w:r>
      <w:commentRangeStart w:id="209"/>
      <w:r>
        <w:t xml:space="preserve">fitting </w:t>
      </w:r>
      <w:commentRangeEnd w:id="209"/>
      <w:r>
        <w:rPr>
          <w:rStyle w:val="CommentReference"/>
          <w:rFonts w:eastAsia="MS Mincho"/>
          <w:i w:val="0"/>
          <w:iCs w:val="0"/>
          <w:color w:val="auto"/>
        </w:rPr>
        <w:commentReference w:id="209"/>
      </w:r>
      <w:r>
        <w:t xml:space="preserve">parameters. </w:t>
      </w:r>
      <w:commentRangeStart w:id="210"/>
      <w:commentRangeStart w:id="211"/>
      <w:r>
        <w:t>*</w:t>
      </w:r>
      <w:commentRangeEnd w:id="210"/>
      <w:r>
        <w:rPr>
          <w:rStyle w:val="CommentReference"/>
          <w:rFonts w:eastAsia="MS Mincho"/>
          <w:i w:val="0"/>
          <w:iCs w:val="0"/>
          <w:color w:val="auto"/>
        </w:rPr>
        <w:commentReference w:id="210"/>
      </w:r>
      <w:commentRangeEnd w:id="211"/>
      <w:r w:rsidR="00AD2DF8">
        <w:rPr>
          <w:rStyle w:val="CommentReference"/>
          <w:rFonts w:eastAsia="MS Mincho"/>
          <w:i w:val="0"/>
          <w:iCs w:val="0"/>
          <w:color w:val="auto"/>
        </w:rPr>
        <w:commentReference w:id="211"/>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regression for models using more than one variable. The optimal model according to </w:t>
      </w:r>
      <w:proofErr w:type="spellStart"/>
      <w:r>
        <w:t>AICc</w:t>
      </w:r>
      <w:proofErr w:type="spellEnd"/>
      <w:r>
        <w:t xml:space="preserve"> is indicated by bold typeface.</w:t>
      </w:r>
    </w:p>
    <w:tbl>
      <w:tblPr>
        <w:tblW w:w="9380" w:type="dxa"/>
        <w:tblLook w:val="04A0" w:firstRow="1" w:lastRow="0" w:firstColumn="1" w:lastColumn="0" w:noHBand="0" w:noVBand="1"/>
      </w:tblPr>
      <w:tblGrid>
        <w:gridCol w:w="1000"/>
        <w:gridCol w:w="5500"/>
        <w:gridCol w:w="960"/>
        <w:gridCol w:w="960"/>
        <w:gridCol w:w="977"/>
      </w:tblGrid>
      <w:tr w:rsidR="00F75551" w:rsidRPr="005B1214" w14:paraId="6FF7B025" w14:textId="77777777" w:rsidTr="00F75551">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A5E0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7FF6A02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336A5E3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2AE505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44D991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F75551" w:rsidRPr="005B1214" w14:paraId="76C5B09B"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C2D67A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44EDBD25"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6F7E019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5010E7AF"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339503F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193</w:t>
            </w:r>
          </w:p>
        </w:tc>
      </w:tr>
      <w:tr w:rsidR="00F75551" w:rsidRPr="005B1214" w14:paraId="77D495C7"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9152C03"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5C4632C0"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0C15CA6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3B03161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0073DC3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339</w:t>
            </w:r>
          </w:p>
        </w:tc>
      </w:tr>
      <w:tr w:rsidR="00F75551" w:rsidRPr="005B1214" w14:paraId="0563C377"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182E50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05996550"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68D055C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1B77711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503B136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5549</w:t>
            </w:r>
          </w:p>
        </w:tc>
      </w:tr>
      <w:tr w:rsidR="00F75551" w:rsidRPr="005B1214" w14:paraId="2A697E6C"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F4E616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5CFC917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6064D67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1784B6C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59659DF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39977</w:t>
            </w:r>
          </w:p>
        </w:tc>
      </w:tr>
      <w:tr w:rsidR="00F75551" w:rsidRPr="005B1214" w14:paraId="0F3CA998"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C23B47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70CF6B7B"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605B529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2A7CE72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14BC19F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06</w:t>
            </w:r>
          </w:p>
        </w:tc>
      </w:tr>
      <w:tr w:rsidR="00F75551" w:rsidRPr="005B1214" w14:paraId="42C721EF"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542DAA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10CBEA01"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79DCE2F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29FBAC7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37152F5F"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018</w:t>
            </w:r>
          </w:p>
        </w:tc>
      </w:tr>
      <w:tr w:rsidR="00F75551" w:rsidRPr="005B1214" w14:paraId="2433833A"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C6DA02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44A6835D"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430A566F"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7EA2BD6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4448495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387</w:t>
            </w:r>
          </w:p>
        </w:tc>
      </w:tr>
      <w:tr w:rsidR="00F75551" w:rsidRPr="005B1214" w14:paraId="40C1822C"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73E070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519FC7BE"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79BEB31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23E8745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27C4B78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52611</w:t>
            </w:r>
          </w:p>
        </w:tc>
      </w:tr>
      <w:tr w:rsidR="00F75551" w:rsidRPr="005B1214" w14:paraId="2036590D"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AAB9A7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lastRenderedPageBreak/>
              <w:t>9</w:t>
            </w:r>
          </w:p>
        </w:tc>
        <w:tc>
          <w:tcPr>
            <w:tcW w:w="5500" w:type="dxa"/>
            <w:tcBorders>
              <w:top w:val="nil"/>
              <w:left w:val="nil"/>
              <w:bottom w:val="nil"/>
              <w:right w:val="single" w:sz="4" w:space="0" w:color="auto"/>
            </w:tcBorders>
            <w:shd w:val="clear" w:color="auto" w:fill="auto"/>
            <w:noWrap/>
            <w:vAlign w:val="bottom"/>
            <w:hideMark/>
          </w:tcPr>
          <w:p w14:paraId="0450AD55"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261645E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3F84BFA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62BA4D5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8533</w:t>
            </w:r>
          </w:p>
        </w:tc>
      </w:tr>
      <w:tr w:rsidR="00F75551" w:rsidRPr="005B1214" w14:paraId="6D7EF122"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0031C0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7256AC8D"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02269B08"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1E16347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54E843D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7554</w:t>
            </w:r>
          </w:p>
        </w:tc>
      </w:tr>
      <w:tr w:rsidR="00F75551" w:rsidRPr="005B1214" w14:paraId="0047884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F58C6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1C1735CA"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17743F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17778D23"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606E3DD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78527</w:t>
            </w:r>
          </w:p>
        </w:tc>
      </w:tr>
      <w:tr w:rsidR="00F75551" w:rsidRPr="005B1214" w14:paraId="2F49303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343A21F"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64AF5E0C" w14:textId="77777777" w:rsidR="00F75551" w:rsidRPr="00BE259E" w:rsidRDefault="00F75551" w:rsidP="00F75551">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6B7D1F8"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44FEE83E"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02206181"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F75551" w:rsidRPr="005B1214" w14:paraId="0A8B1878" w14:textId="77777777" w:rsidTr="00F75551">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5CB50C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03E5AB06"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14:paraId="1CDEAD6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25AFAA1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5F1D852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101</w:t>
            </w:r>
          </w:p>
        </w:tc>
      </w:tr>
    </w:tbl>
    <w:p w14:paraId="15367682" w14:textId="77777777" w:rsidR="00F75551" w:rsidRDefault="00F75551" w:rsidP="00F75551">
      <w:pPr>
        <w:spacing w:line="480" w:lineRule="auto"/>
      </w:pPr>
    </w:p>
    <w:p w14:paraId="656D1491" w14:textId="77777777" w:rsidR="00F75551" w:rsidRPr="004F4CAC"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 xml:space="preserve">Table </w:t>
      </w:r>
      <w:r w:rsidR="00CD78F8">
        <w:t>3</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24BAF97C" w14:textId="77777777" w:rsidR="00F75551" w:rsidRDefault="00F75551" w:rsidP="00F75551">
      <w:pPr>
        <w:spacing w:line="480" w:lineRule="auto"/>
      </w:pPr>
    </w:p>
    <w:p w14:paraId="3401D8B9" w14:textId="77777777" w:rsidR="00F75551" w:rsidRDefault="00F75551" w:rsidP="00F75551">
      <w:pPr>
        <w:pStyle w:val="Caption"/>
        <w:keepNext/>
        <w:spacing w:line="480" w:lineRule="auto"/>
      </w:pPr>
      <w:commentRangeStart w:id="212"/>
      <w:commentRangeStart w:id="213"/>
      <w:r>
        <w:t xml:space="preserve">Table </w:t>
      </w:r>
      <w:r w:rsidR="00D94A21">
        <w:t>3</w:t>
      </w:r>
      <w:r>
        <w:t xml:space="preserve">. </w:t>
      </w:r>
      <w:commentRangeEnd w:id="212"/>
      <w:r>
        <w:rPr>
          <w:rStyle w:val="CommentReference"/>
          <w:rFonts w:eastAsia="MS Mincho"/>
          <w:i w:val="0"/>
          <w:iCs w:val="0"/>
          <w:color w:val="auto"/>
        </w:rPr>
        <w:commentReference w:id="212"/>
      </w:r>
      <w:commentRangeEnd w:id="213"/>
      <w:r w:rsidR="00CF3E06">
        <w:rPr>
          <w:rStyle w:val="CommentReference"/>
          <w:rFonts w:eastAsia="MS Mincho"/>
          <w:i w:val="0"/>
          <w:iCs w:val="0"/>
          <w:color w:val="auto"/>
        </w:rPr>
        <w:commentReference w:id="213"/>
      </w:r>
      <w:r>
        <w:t xml:space="preserve">Regression summary for Model 12. Beta values are regression </w:t>
      </w:r>
      <w:proofErr w:type="spellStart"/>
      <w:r>
        <w:t>coefficents</w:t>
      </w:r>
      <w:proofErr w:type="spellEnd"/>
      <w:r>
        <w:t xml:space="preserve">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F75551" w:rsidRPr="00CA69C7" w14:paraId="4FCB467C" w14:textId="77777777" w:rsidTr="00F75551">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40068"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56F06F6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60EE58D2"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2D2560B"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4A3BB119"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F05E26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F75551" w:rsidRPr="00CA69C7" w14:paraId="3FD20D81"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45BDE62"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136F3F8E"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DE5D7EB"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6599281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3FA3CC67" w14:textId="77777777" w:rsidR="00F75551" w:rsidRPr="00CA69C7" w:rsidRDefault="00F75551" w:rsidP="00F75551">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09E5614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3</w:t>
            </w:r>
          </w:p>
        </w:tc>
      </w:tr>
      <w:tr w:rsidR="00F75551" w:rsidRPr="00CA69C7" w14:paraId="62166704"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85CDB7C"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1D5D2B2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1A4CF11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4CA30F0"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2BC42D6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00E5D1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97</w:t>
            </w:r>
          </w:p>
        </w:tc>
      </w:tr>
      <w:tr w:rsidR="00F75551" w:rsidRPr="00CA69C7" w14:paraId="0027F88A"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07AE39E"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557ACBBC"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2E6D2FF"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4C39697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518FB220"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10B162CC"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1</w:t>
            </w:r>
          </w:p>
        </w:tc>
      </w:tr>
      <w:tr w:rsidR="00F75551" w:rsidRPr="00CA69C7" w14:paraId="5692C713" w14:textId="77777777" w:rsidTr="00F75551">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1876841A"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15B6953E"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18882B6C"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3AF6873D"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1EAEF34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8B6C43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97</w:t>
            </w:r>
          </w:p>
        </w:tc>
      </w:tr>
    </w:tbl>
    <w:p w14:paraId="57EC1438" w14:textId="77777777" w:rsidR="00F75551" w:rsidRDefault="00F75551" w:rsidP="00F75551">
      <w:pPr>
        <w:spacing w:line="480" w:lineRule="auto"/>
      </w:pPr>
    </w:p>
    <w:p w14:paraId="16D08CE6" w14:textId="77777777" w:rsidR="00F75551" w:rsidRDefault="00F75551" w:rsidP="00F75551">
      <w:pPr>
        <w:spacing w:line="480" w:lineRule="auto"/>
      </w:pPr>
    </w:p>
    <w:p w14:paraId="59BA2440" w14:textId="77777777" w:rsidR="00F75551" w:rsidRDefault="00F75551" w:rsidP="00F75551">
      <w:pPr>
        <w:spacing w:line="480" w:lineRule="auto"/>
      </w:pPr>
    </w:p>
    <w:p w14:paraId="550D9D24" w14:textId="77777777" w:rsidR="00F75551" w:rsidRDefault="00F75551" w:rsidP="00F75551">
      <w:pPr>
        <w:spacing w:line="480" w:lineRule="auto"/>
      </w:pPr>
      <w:r>
        <w:lastRenderedPageBreak/>
        <w:t>DISCUSSION</w:t>
      </w:r>
    </w:p>
    <w:p w14:paraId="06524B84" w14:textId="77777777" w:rsidR="00F75551" w:rsidRDefault="00F75551" w:rsidP="00F75551">
      <w:pPr>
        <w:spacing w:line="480" w:lineRule="auto"/>
        <w:jc w:val="both"/>
      </w:pPr>
      <w:r>
        <w:t xml:space="preserve">We surveyed vegetation communities along partially constrained river systems across south-eastern Australia and found that functional diversity, as characterised by functional dispersion, exhibited strong relationships with local patterns of hydrology. </w:t>
      </w:r>
      <w:commentRangeStart w:id="214"/>
      <w:commentRangeStart w:id="215"/>
      <w:r>
        <w:t xml:space="preserve">To our knowledge this is the first study to examine relationships between hydrological conditions and the functional ecology of riparian vegetation communities using multiple quantitative functional traits. </w:t>
      </w:r>
      <w:commentRangeEnd w:id="214"/>
      <w:r>
        <w:rPr>
          <w:rStyle w:val="CommentReference"/>
          <w:rFonts w:eastAsia="MS Mincho"/>
        </w:rPr>
        <w:commentReference w:id="214"/>
      </w:r>
      <w:commentRangeEnd w:id="215"/>
      <w:r w:rsidR="00CF3E06">
        <w:rPr>
          <w:rStyle w:val="CommentReference"/>
          <w:rFonts w:eastAsia="MS Mincho"/>
        </w:rPr>
        <w:commentReference w:id="215"/>
      </w:r>
      <w:r>
        <w:t xml:space="preserve">The overarching pattern across these relationships can be summarised as “heterogeneous flows </w:t>
      </w:r>
      <w:commentRangeStart w:id="216"/>
      <w:commentRangeStart w:id="217"/>
      <w:r>
        <w:t xml:space="preserve">breed </w:t>
      </w:r>
      <w:commentRangeEnd w:id="216"/>
      <w:r>
        <w:rPr>
          <w:rStyle w:val="CommentReference"/>
          <w:rFonts w:eastAsia="MS Mincho"/>
        </w:rPr>
        <w:commentReference w:id="216"/>
      </w:r>
      <w:commentRangeEnd w:id="217"/>
      <w:r w:rsidR="00CF3E06">
        <w:rPr>
          <w:rStyle w:val="CommentReference"/>
          <w:rFonts w:eastAsia="MS Mincho"/>
        </w:rPr>
        <w:commentReference w:id="217"/>
      </w:r>
      <w:proofErr w:type="spellStart"/>
      <w:r>
        <w:t>hetereogenous</w:t>
      </w:r>
      <w:proofErr w:type="spellEnd"/>
      <w:r>
        <w:t xml:space="preserve"> </w:t>
      </w:r>
      <w:commentRangeStart w:id="218"/>
      <w:commentRangeStart w:id="219"/>
      <w:r>
        <w:t>communities</w:t>
      </w:r>
      <w:commentRangeEnd w:id="218"/>
      <w:r>
        <w:rPr>
          <w:rStyle w:val="CommentReference"/>
          <w:rFonts w:eastAsia="MS Mincho"/>
        </w:rPr>
        <w:commentReference w:id="218"/>
      </w:r>
      <w:commentRangeEnd w:id="219"/>
      <w:r w:rsidR="00CF3E06">
        <w:rPr>
          <w:rStyle w:val="CommentReference"/>
          <w:rFonts w:eastAsia="MS Mincho"/>
        </w:rPr>
        <w:commentReference w:id="219"/>
      </w:r>
      <w:r>
        <w:t xml:space="preserve">”. </w:t>
      </w:r>
    </w:p>
    <w:p w14:paraId="1E27CDD6" w14:textId="77777777"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0B336C">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B336C">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B336C">
        <w:fldChar w:fldCharType="end"/>
      </w:r>
      <w:r>
        <w:t xml:space="preserve">. </w:t>
      </w:r>
      <w:commentRangeStart w:id="220"/>
      <w:r>
        <w:t>Below we discuss significant relationships between functional diversity and hydrological conditions within this context.</w:t>
      </w:r>
      <w:commentRangeEnd w:id="220"/>
      <w:r>
        <w:rPr>
          <w:rStyle w:val="CommentReference"/>
          <w:rFonts w:eastAsia="MS Mincho"/>
        </w:rPr>
        <w:commentReference w:id="220"/>
      </w:r>
      <w:r>
        <w:t xml:space="preserve"> Because we surveyed </w:t>
      </w:r>
      <w:proofErr w:type="spellStart"/>
      <w:r>
        <w:t>geomorphically</w:t>
      </w:r>
      <w:proofErr w:type="spellEnd"/>
      <w:r>
        <w:t xml:space="preserve"> homogenous sections of sloping bank, </w:t>
      </w:r>
      <w:commentRangeStart w:id="221"/>
      <w:commentRangeStart w:id="222"/>
      <w:r>
        <w:t>our argument is presented under the assumption that functional diversity is a property of riparian communities at the reach scale. Influx of species from more physically complex adjacent patches, then, is responsible for the diversity we observed on sloping bank sections.</w:t>
      </w:r>
      <w:commentRangeEnd w:id="221"/>
      <w:r>
        <w:rPr>
          <w:rStyle w:val="CommentReference"/>
          <w:rFonts w:eastAsia="MS Mincho"/>
        </w:rPr>
        <w:commentReference w:id="221"/>
      </w:r>
      <w:commentRangeEnd w:id="222"/>
      <w:r w:rsidR="00CF3E06">
        <w:rPr>
          <w:rStyle w:val="CommentReference"/>
          <w:rFonts w:eastAsia="MS Mincho"/>
        </w:rPr>
        <w:commentReference w:id="222"/>
      </w:r>
    </w:p>
    <w:p w14:paraId="78105E22" w14:textId="5512F9CD" w:rsidR="00F75551" w:rsidRDefault="00F75551" w:rsidP="00F75551">
      <w:pPr>
        <w:spacing w:line="480" w:lineRule="auto"/>
        <w:jc w:val="both"/>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rsidR="000B336C">
        <w:fldChar w:fldCharType="begin" w:fldLock="1"/>
      </w:r>
      <w:r w:rsidR="00322735">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0B336C">
        <w:fldChar w:fldCharType="separate"/>
      </w:r>
      <w:r w:rsidRPr="00D80D4D">
        <w:rPr>
          <w:noProof/>
        </w:rPr>
        <w:t>(Huang &amp; Niemann 2006)</w:t>
      </w:r>
      <w:r w:rsidR="000B336C">
        <w:fldChar w:fldCharType="end"/>
      </w:r>
      <w:r>
        <w:t xml:space="preserve">. The strong positive relationship between functional diversity and 20 year ARI flood magnitude supports the supposition that disturbance </w:t>
      </w:r>
      <w:r>
        <w:lastRenderedPageBreak/>
        <w:t xml:space="preserve">retards competitive exclusion as a diversity limiting process </w:t>
      </w:r>
      <w:r w:rsidR="000B336C">
        <w:fldChar w:fldCharType="begin" w:fldLock="1"/>
      </w:r>
      <w:r>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B336C">
        <w:fldChar w:fldCharType="separate"/>
      </w:r>
      <w:r w:rsidRPr="0076603A">
        <w:rPr>
          <w:noProof/>
        </w:rPr>
        <w:t>(</w:t>
      </w:r>
      <w:r w:rsidRPr="00A11C7D">
        <w:rPr>
          <w:i/>
          <w:noProof/>
        </w:rPr>
        <w:t>sensu</w:t>
      </w:r>
      <w:r>
        <w:rPr>
          <w:noProof/>
        </w:rPr>
        <w:t xml:space="preserve"> </w:t>
      </w:r>
      <w:r w:rsidRPr="0076603A">
        <w:rPr>
          <w:noProof/>
        </w:rPr>
        <w:t>Huston 1979)</w:t>
      </w:r>
      <w:r w:rsidR="000B336C">
        <w:fldChar w:fldCharType="end"/>
      </w:r>
      <w:r>
        <w:t xml:space="preserve">. Notably, no 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B336C">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B336C">
        <w:fldChar w:fldCharType="separate"/>
      </w:r>
      <w:r w:rsidRPr="00F75551">
        <w:rPr>
          <w:noProof/>
        </w:rPr>
        <w:t>(Merritt, Nilsson &amp; Jansson 2010)</w:t>
      </w:r>
      <w:r w:rsidR="000B336C">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associated with functional diversity. Flood rise and fall rates may determine entrainment of woody debris into the flood channel and subsequent bank deposition </w:t>
      </w:r>
      <w:r w:rsidR="000B336C">
        <w:fldChar w:fldCharType="begin" w:fldLock="1"/>
      </w:r>
      <w:r>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rsidR="000B336C">
        <w:fldChar w:fldCharType="separate"/>
      </w:r>
      <w:r w:rsidRPr="00F40F58">
        <w:rPr>
          <w:noProof/>
        </w:rPr>
        <w:t>(Cadol &amp; Wohl 2010)</w:t>
      </w:r>
      <w:r w:rsidR="000B336C">
        <w:fldChar w:fldCharType="end"/>
      </w:r>
      <w:r>
        <w:t xml:space="preserve">. Debris entrainment in turn increases the erosive potential of floods, but its deposition provides structural heterogeneity, and resources for fungal and animal communities </w:t>
      </w:r>
      <w:r w:rsidR="000B336C">
        <w:fldChar w:fldCharType="begin" w:fldLock="1"/>
      </w:r>
      <w:r>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lt;i&gt;et al.&lt;/i&gt; 1986)", "plainTextFormattedCitation" : "(Harmon et al. 1986)", "previouslyFormattedCitation" : "(Harmon &lt;i&gt;et al.&lt;/i&gt; 1986)" }, "properties" : { "noteIndex" : 0 }, "schema" : "https://github.com/citation-style-language/schema/raw/master/csl-citation.json" }</w:instrText>
      </w:r>
      <w:r w:rsidR="000B336C">
        <w:fldChar w:fldCharType="separate"/>
      </w:r>
      <w:r w:rsidRPr="00170ECA">
        <w:rPr>
          <w:noProof/>
        </w:rPr>
        <w:t xml:space="preserve">(Harmon </w:t>
      </w:r>
      <w:r w:rsidRPr="00170ECA">
        <w:rPr>
          <w:i/>
          <w:noProof/>
        </w:rPr>
        <w:t>et al.</w:t>
      </w:r>
      <w:r w:rsidRPr="00170ECA">
        <w:rPr>
          <w:noProof/>
        </w:rPr>
        <w:t xml:space="preserve"> 1986)</w:t>
      </w:r>
      <w:r w:rsidR="000B336C">
        <w:fldChar w:fldCharType="end"/>
      </w:r>
      <w:r>
        <w:t xml:space="preserve">.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B336C">
        <w:fldChar w:fldCharType="begin" w:fldLock="1"/>
      </w:r>
      <w:r>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B336C">
        <w:fldChar w:fldCharType="separate"/>
      </w:r>
      <w:r w:rsidRPr="00170ECA">
        <w:rPr>
          <w:noProof/>
        </w:rPr>
        <w:t xml:space="preserve">(Bornette </w:t>
      </w:r>
      <w:r w:rsidRPr="00170ECA">
        <w:rPr>
          <w:i/>
          <w:noProof/>
        </w:rPr>
        <w:t>et al.</w:t>
      </w:r>
      <w:r w:rsidRPr="00170ECA">
        <w:rPr>
          <w:noProof/>
        </w:rPr>
        <w:t xml:space="preserve"> 2008)</w:t>
      </w:r>
      <w:r w:rsidR="000B336C">
        <w:fldChar w:fldCharType="end"/>
      </w:r>
      <w:r>
        <w:t xml:space="preserve">. </w:t>
      </w:r>
    </w:p>
    <w:p w14:paraId="26F844ED" w14:textId="4070B3A1" w:rsidR="00F75551" w:rsidRDefault="00F75551" w:rsidP="00F75551">
      <w:pPr>
        <w:spacing w:line="480" w:lineRule="auto"/>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w:t>
      </w:r>
      <w:r>
        <w:lastRenderedPageBreak/>
        <w:t xml:space="preserve">responses to seasonality, although there is no general coordination of growth and reproduction </w:t>
      </w:r>
      <w:proofErr w:type="spellStart"/>
      <w:r>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rsidR="000B336C">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B336C">
        <w:fldChar w:fldCharType="separate"/>
      </w:r>
      <w:r w:rsidRPr="00751843">
        <w:rPr>
          <w:noProof/>
        </w:rPr>
        <w:t>(Beardsell, Obrien &amp; Williams 1993)</w:t>
      </w:r>
      <w:r w:rsidR="000B336C">
        <w:fldChar w:fldCharType="end"/>
      </w:r>
      <w:r>
        <w:t xml:space="preserve">, and growth and reproduction of riparian plants are commonly associated with the arrival of favourable conditions </w:t>
      </w:r>
      <w:r w:rsidR="000B336C">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B336C">
        <w:fldChar w:fldCharType="separate"/>
      </w:r>
      <w:r w:rsidRPr="00751EE1">
        <w:rPr>
          <w:noProof/>
        </w:rPr>
        <w:t>(Woolfrey &amp; Ladd 2001; Robertson 2001; Siebentritt, Ganf &amp; Walker 2004)</w:t>
      </w:r>
      <w:r w:rsidR="000B336C">
        <w:fldChar w:fldCharType="end"/>
      </w:r>
      <w:r>
        <w:t xml:space="preserve">. High coefficients of variation in seasonal mean daily flows may therefore act to temporarily provide species with favourable conditions according to their seasonal biology. </w:t>
      </w:r>
      <w:r>
        <w:br/>
      </w:r>
    </w:p>
    <w:p w14:paraId="1D78F444" w14:textId="31BF37FE" w:rsidR="00F75551" w:rsidRDefault="00F75551" w:rsidP="00F75551">
      <w:pPr>
        <w:spacing w:line="480" w:lineRule="auto"/>
        <w:jc w:val="both"/>
      </w:pPr>
      <w:r>
        <w:t>Exceptions to these patterns included the quadratic fit for variability in summer mean daily flows, with high values being associated with a reduction in functional diversity, and mean daily flow for summer, which was positively associated with functional diversity</w:t>
      </w:r>
      <w:del w:id="223" w:author="Michelle Leishman" w:date="2015-01-21T15:32:00Z">
        <w:r w:rsidDel="00E31A0C">
          <w:delText>,</w:delText>
        </w:r>
      </w:del>
      <w:r>
        <w:t xml:space="preserve">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B336C">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B336C">
        <w:fldChar w:fldCharType="separate"/>
      </w:r>
      <w:r w:rsidRPr="00170ECA">
        <w:rPr>
          <w:noProof/>
        </w:rPr>
        <w:t xml:space="preserve">(Garssen </w:t>
      </w:r>
      <w:r w:rsidRPr="00170ECA">
        <w:rPr>
          <w:i/>
          <w:noProof/>
        </w:rPr>
        <w:t>et al.</w:t>
      </w:r>
      <w:r w:rsidRPr="00170ECA">
        <w:rPr>
          <w:noProof/>
        </w:rPr>
        <w:t xml:space="preserve"> 2014)</w:t>
      </w:r>
      <w:r w:rsidR="000B336C">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t>
      </w:r>
      <w:commentRangeStart w:id="224"/>
      <w:commentRangeStart w:id="225"/>
      <w:r>
        <w:t xml:space="preserve">We did investigate whether sites at subtropical latitudes simply had higher functional diversity than temperate sites, according to well-known latitudinal patterns of species richness </w:t>
      </w:r>
      <w:r w:rsidR="000B336C">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B336C">
        <w:fldChar w:fldCharType="separate"/>
      </w:r>
      <w:r w:rsidRPr="00FC79DB">
        <w:rPr>
          <w:noProof/>
        </w:rPr>
        <w:t>(Willig, Kaufman &amp; Stevens 2003)</w:t>
      </w:r>
      <w:r w:rsidR="000B336C">
        <w:fldChar w:fldCharType="end"/>
      </w:r>
      <w:r>
        <w:t xml:space="preserve">, and found no relationship between latitude and </w:t>
      </w:r>
      <w:proofErr w:type="spellStart"/>
      <w:r>
        <w:t>FDis</w:t>
      </w:r>
      <w:proofErr w:type="spellEnd"/>
      <w:r>
        <w:t xml:space="preserve">. </w:t>
      </w:r>
      <w:commentRangeEnd w:id="224"/>
      <w:r>
        <w:rPr>
          <w:rStyle w:val="CommentReference"/>
          <w:rFonts w:eastAsia="MS Mincho"/>
        </w:rPr>
        <w:commentReference w:id="224"/>
      </w:r>
      <w:commentRangeEnd w:id="225"/>
      <w:r w:rsidR="00F72D73">
        <w:rPr>
          <w:rStyle w:val="CommentReference"/>
          <w:rFonts w:eastAsia="MS Mincho"/>
        </w:rPr>
        <w:commentReference w:id="225"/>
      </w:r>
    </w:p>
    <w:p w14:paraId="443FA913" w14:textId="77777777"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 1% abundance). </w:t>
      </w:r>
      <w:r>
        <w:rPr>
          <w:lang w:val="en-US"/>
        </w:rPr>
        <w:t>A</w:t>
      </w:r>
      <w:r w:rsidRPr="00807A45">
        <w:rPr>
          <w:lang w:val="en-US"/>
        </w:rPr>
        <w:t xml:space="preserve"> </w:t>
      </w:r>
      <w:r w:rsidRPr="00807A45">
        <w:rPr>
          <w:lang w:val="en-US"/>
        </w:rPr>
        <w:lastRenderedPageBreak/>
        <w:t>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5946059C"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We used traits in our analysis which capture a broad spectrum of ecological strategies, rather than solely traits associated with riparian specialist strategies, which might be expected to bias results towards flow response.</w:t>
      </w:r>
      <w:del w:id="226" w:author="Michelle Leishman" w:date="2015-01-21T15:34:00Z">
        <w:r w:rsidDel="00634000">
          <w:delText>.</w:delText>
        </w:r>
      </w:del>
      <w:r>
        <w:t xml:space="preserve"> We caveat, however, that this model does not account for the effect of plot-scale geomorphic variability on diversity, as this was controlled for in the site selection process. </w:t>
      </w:r>
    </w:p>
    <w:p w14:paraId="6E5204FD" w14:textId="0EF88063"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227"/>
      <w:commentRangeStart w:id="228"/>
      <w:r>
        <w:t xml:space="preserve">We experimentally adjusted the abundances of dominant species at these sites, and 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w:t>
      </w:r>
      <w:commentRangeEnd w:id="227"/>
      <w:r>
        <w:rPr>
          <w:rStyle w:val="CommentReference"/>
          <w:rFonts w:eastAsia="MS Mincho"/>
        </w:rPr>
        <w:commentReference w:id="227"/>
      </w:r>
      <w:commentRangeEnd w:id="228"/>
      <w:r w:rsidR="00F72D73">
        <w:rPr>
          <w:rStyle w:val="CommentReference"/>
          <w:rFonts w:eastAsia="MS Mincho"/>
        </w:rPr>
        <w:commentReference w:id="228"/>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B336C">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B336C">
        <w:fldChar w:fldCharType="separate"/>
      </w:r>
      <w:r w:rsidRPr="00013368">
        <w:rPr>
          <w:noProof/>
        </w:rPr>
        <w:t>(Melick 1990)</w:t>
      </w:r>
      <w:r w:rsidR="000B336C">
        <w:fldChar w:fldCharType="end"/>
      </w:r>
      <w:r>
        <w:t xml:space="preserve">, but once established, develops a lignotuber and is highly </w:t>
      </w:r>
      <w:r>
        <w:lastRenderedPageBreak/>
        <w:t xml:space="preserve">resistant to drought and disturbance </w:t>
      </w:r>
      <w:r w:rsidR="000B336C">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B336C">
        <w:fldChar w:fldCharType="separate"/>
      </w:r>
      <w:r w:rsidRPr="00013368">
        <w:rPr>
          <w:noProof/>
        </w:rPr>
        <w:t>(Ashton &amp; Frankenberg 1976)</w:t>
      </w:r>
      <w:r w:rsidR="000B336C">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B336C">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B336C">
        <w:fldChar w:fldCharType="separate"/>
      </w:r>
      <w:r w:rsidRPr="005D614C">
        <w:rPr>
          <w:noProof/>
        </w:rPr>
        <w:t>(Laurance &amp; Pérez-Salicrup 2001)</w:t>
      </w:r>
      <w:r w:rsidR="000B336C">
        <w:fldChar w:fldCharType="end"/>
      </w:r>
      <w:r>
        <w:t xml:space="preserve"> and that lianas have a competitive advantage over trees in dry conditions </w:t>
      </w:r>
      <w:r w:rsidR="000B336C">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B336C">
        <w:fldChar w:fldCharType="separate"/>
      </w:r>
      <w:r w:rsidRPr="00F75551">
        <w:rPr>
          <w:noProof/>
        </w:rPr>
        <w:t>(Swaine &amp; Grace 2007; Cai, Schnitzer &amp; Bongers 2009)</w:t>
      </w:r>
      <w:r w:rsidR="000B336C">
        <w:fldChar w:fldCharType="end"/>
      </w:r>
      <w:r>
        <w:t xml:space="preserve">, although see </w:t>
      </w:r>
      <w:r w:rsidR="000B336C">
        <w:fldChar w:fldCharType="begin" w:fldLock="1"/>
      </w:r>
      <w:r>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B336C">
        <w:fldChar w:fldCharType="separate"/>
      </w:r>
      <w:r w:rsidRPr="005D614C">
        <w:rPr>
          <w:noProof/>
        </w:rPr>
        <w:t xml:space="preserve">Nepstad </w:t>
      </w:r>
      <w:r w:rsidRPr="005D614C">
        <w:rPr>
          <w:i/>
          <w:noProof/>
        </w:rPr>
        <w:t>et al.</w:t>
      </w:r>
      <w:r w:rsidRPr="005D614C">
        <w:rPr>
          <w:noProof/>
        </w:rPr>
        <w:t xml:space="preserve"> 2007</w:t>
      </w:r>
      <w:r w:rsidR="000B336C">
        <w:fldChar w:fldCharType="end"/>
      </w:r>
      <w:r>
        <w:t xml:space="preserve">). These sites notwithstanding, we believe the relationships we have described form a strong case for our argument. </w:t>
      </w:r>
    </w:p>
    <w:p w14:paraId="5B965D83" w14:textId="60A02BA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B336C">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B336C">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B336C">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B336C">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B336C">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B336C">
        <w:fldChar w:fldCharType="end"/>
      </w:r>
      <w:r w:rsidR="005A614F">
        <w:t xml:space="preserve"> </w:t>
      </w:r>
      <w:r w:rsidR="007946B2">
        <w:t>and functional diversity</w:t>
      </w:r>
      <w:r w:rsidR="005A614F">
        <w:t xml:space="preserve"> </w:t>
      </w:r>
      <w:r w:rsidR="000B336C">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B336C">
        <w:fldChar w:fldCharType="separate"/>
      </w:r>
      <w:r w:rsidR="005A614F" w:rsidRPr="005A614F">
        <w:rPr>
          <w:noProof/>
        </w:rPr>
        <w:t>(Biswas &amp; Mallik 2010)</w:t>
      </w:r>
      <w:r w:rsidR="000B336C">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et al.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ins w:id="229" w:author="Michelle Leishman" w:date="2015-01-21T15:35:00Z">
        <w:r w:rsidR="00634000">
          <w:t xml:space="preserve">to </w:t>
        </w:r>
      </w:ins>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0B336C">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B336C">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B336C">
        <w:fldChar w:fldCharType="end"/>
      </w:r>
      <w:r w:rsidR="005A614F">
        <w:t xml:space="preserve">. </w:t>
      </w:r>
    </w:p>
    <w:p w14:paraId="328E5151" w14:textId="1D9BF503" w:rsidR="00CC2513" w:rsidRDefault="00414076" w:rsidP="00F75551">
      <w:pPr>
        <w:spacing w:line="480" w:lineRule="auto"/>
        <w:jc w:val="both"/>
      </w:pPr>
      <w:r>
        <w:t xml:space="preserve">We have </w:t>
      </w:r>
      <w:del w:id="230" w:author="Michelle Leishman" w:date="2015-01-21T15:36:00Z">
        <w:r w:rsidDel="00634000">
          <w:delText>made the point</w:delText>
        </w:r>
      </w:del>
      <w:ins w:id="231" w:author="Michelle Leishman" w:date="2015-01-21T15:36:00Z">
        <w:r w:rsidR="00634000">
          <w:t>argued</w:t>
        </w:r>
      </w:ins>
      <w:r>
        <w:t xml:space="preserve"> that disturbance promotes functional diversity in riparian plant communities. Anthropogenic disturbance associated with </w:t>
      </w:r>
      <w:r w:rsidR="00C905E8">
        <w:t xml:space="preserve">agricultural </w:t>
      </w:r>
      <w:r>
        <w:t xml:space="preserve">land-use has been associated with lower functional </w:t>
      </w:r>
      <w:r w:rsidR="002B284D">
        <w:t xml:space="preserve">richness </w:t>
      </w:r>
      <w:r>
        <w:t xml:space="preserve"> </w:t>
      </w:r>
      <w:r w:rsidR="000B336C">
        <w:fldChar w:fldCharType="begin" w:fldLock="1"/>
      </w:r>
      <w:r w:rsidR="00F97AE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B336C">
        <w:fldChar w:fldCharType="separate"/>
      </w:r>
      <w:r w:rsidR="00C905E8" w:rsidRPr="00C905E8">
        <w:rPr>
          <w:noProof/>
        </w:rPr>
        <w:t>(Pakeman 2011)</w:t>
      </w:r>
      <w:r w:rsidR="000B336C">
        <w:fldChar w:fldCharType="end"/>
      </w:r>
      <w:r w:rsidR="002B284D">
        <w:t xml:space="preserve"> and lower functional redundancy </w:t>
      </w:r>
      <w:r w:rsidR="000B336C">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B336C">
        <w:fldChar w:fldCharType="separate"/>
      </w:r>
      <w:r w:rsidR="002B284D" w:rsidRPr="002B284D">
        <w:rPr>
          <w:noProof/>
        </w:rPr>
        <w:t xml:space="preserve">(Laliberté </w:t>
      </w:r>
      <w:r w:rsidR="002B284D" w:rsidRPr="002B284D">
        <w:rPr>
          <w:i/>
          <w:noProof/>
        </w:rPr>
        <w:t>et al.</w:t>
      </w:r>
      <w:r w:rsidR="002B284D" w:rsidRPr="002B284D">
        <w:rPr>
          <w:noProof/>
        </w:rPr>
        <w:t xml:space="preserve"> 2010)</w:t>
      </w:r>
      <w:r w:rsidR="000B336C">
        <w:fldChar w:fldCharType="end"/>
      </w:r>
      <w:r>
        <w:t>.</w:t>
      </w:r>
      <w:r w:rsidR="002B284D">
        <w:t xml:space="preserve"> </w:t>
      </w:r>
      <w:r w:rsidR="00843FE5">
        <w:t>R</w:t>
      </w:r>
      <w:r w:rsidR="002B284D">
        <w:t xml:space="preserve">ecurring hydrological disturbance appears to have </w:t>
      </w:r>
      <w:r w:rsidR="00843FE5">
        <w:t>the</w:t>
      </w:r>
      <w:r w:rsidR="002B284D">
        <w:t xml:space="preserve"> opposite effect</w:t>
      </w:r>
      <w:r w:rsidR="00843FE5">
        <w:t xml:space="preserve"> on riparian plant </w:t>
      </w:r>
      <w:r w:rsidR="00843FE5">
        <w:lastRenderedPageBreak/>
        <w:t>communities, however. It seems reasonable to assume that the generative effect of hydrological disturbance on niche heterogeneity is not reproduced by typical anthropogenic disturbances.</w:t>
      </w:r>
    </w:p>
    <w:p w14:paraId="18D26B64" w14:textId="77777777" w:rsidR="00F75551" w:rsidRDefault="00F75551" w:rsidP="00F75551">
      <w:pPr>
        <w:spacing w:line="480" w:lineRule="auto"/>
        <w:jc w:val="both"/>
      </w:pPr>
      <w:commentRangeStart w:id="232"/>
      <w:commentRangeStart w:id="233"/>
      <w:r>
        <w:t>Our</w:t>
      </w:r>
      <w:commentRangeEnd w:id="232"/>
      <w:r>
        <w:rPr>
          <w:rStyle w:val="CommentReference"/>
          <w:rFonts w:eastAsia="MS Mincho"/>
        </w:rPr>
        <w:commentReference w:id="232"/>
      </w:r>
      <w:commentRangeEnd w:id="233"/>
      <w:r w:rsidR="00F72D73">
        <w:rPr>
          <w:rStyle w:val="CommentReference"/>
          <w:rFonts w:eastAsia="MS Mincho"/>
        </w:rPr>
        <w:commentReference w:id="233"/>
      </w:r>
      <w:r>
        <w:t xml:space="preserve">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A key issue with river modification is that it reduces flow heterogeneity.</w:t>
      </w:r>
      <w:r w:rsidR="00CB3BEE">
        <w:t xml:space="preserve"> </w:t>
      </w:r>
      <w:r>
        <w:t xml:space="preserve">Dams flatten flood peaks, alter seasonality and increase predictability of flows </w:t>
      </w:r>
      <w:r w:rsidR="000B336C">
        <w:fldChar w:fldCharType="begin" w:fldLock="1"/>
      </w:r>
      <w:r>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rsidR="000B336C">
        <w:fldChar w:fldCharType="separate"/>
      </w:r>
      <w:r w:rsidRPr="00751AC3">
        <w:rPr>
          <w:noProof/>
        </w:rPr>
        <w:t>(Graf 2006)</w:t>
      </w:r>
      <w:r w:rsidR="000B336C">
        <w:fldChar w:fldCharType="end"/>
      </w:r>
      <w:r>
        <w:t xml:space="preserve">. For example, flow regulation and diversion for irrigation and hydropower has resulted in a complete reversal of flow seasonality on the Sacramento River (California, United States) from heterogeneous winter dominated flows to a comparatively homogenous summer dominated regime </w:t>
      </w:r>
      <w:r w:rsidR="000B336C">
        <w:fldChar w:fldCharType="begin" w:fldLock="1"/>
      </w:r>
      <w:r>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Singer 2007)", "plainTextFormattedCitation" : "(Singer 2007)", "previouslyFormattedCitation" : "(Singer 2007)" }, "properties" : { "noteIndex" : 0 }, "schema" : "https://github.com/citation-style-language/schema/raw/master/csl-citation.json" }</w:instrText>
      </w:r>
      <w:r w:rsidR="000B336C">
        <w:fldChar w:fldCharType="separate"/>
      </w:r>
      <w:r w:rsidRPr="00BE65FA">
        <w:rPr>
          <w:noProof/>
        </w:rPr>
        <w:t>(Singer 2007)</w:t>
      </w:r>
      <w:r w:rsidR="000B336C">
        <w:fldChar w:fldCharType="end"/>
      </w:r>
      <w:r>
        <w:t xml:space="preserve">. Likewise, in south-eastern Australia, the River Murray’s hydrographs have been flattened by regulation, and its once highly variable flows are now stored for prescribed release during summer </w:t>
      </w:r>
      <w:r w:rsidR="000B336C">
        <w:fldChar w:fldCharType="begin" w:fldLock="1"/>
      </w:r>
      <w:r>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plainTextFormattedCitation" : "(Maheshwari, Walker &amp; McMahon 1995)", "previouslyFormattedCitation" : "(Maheshwari, Walker &amp; McMahon 1995)" }, "properties" : { "noteIndex" : 0 }, "schema" : "https://github.com/citation-style-language/schema/raw/master/csl-citation.json" }</w:instrText>
      </w:r>
      <w:r w:rsidR="000B336C">
        <w:fldChar w:fldCharType="separate"/>
      </w:r>
      <w:r w:rsidRPr="00751AC3">
        <w:rPr>
          <w:noProof/>
        </w:rPr>
        <w:t>(Maheshwari, Walker &amp; McMahon 1995)</w:t>
      </w:r>
      <w:r w:rsidR="000B336C">
        <w:fldChar w:fldCharType="end"/>
      </w:r>
      <w:r>
        <w:t xml:space="preserve">. </w:t>
      </w:r>
      <w:r w:rsidR="00652EA2">
        <w:t>These alterations to flow have ‘</w:t>
      </w:r>
      <w:proofErr w:type="spellStart"/>
      <w:r w:rsidR="00652EA2">
        <w:t>terrestrialised</w:t>
      </w:r>
      <w:proofErr w:type="spellEnd"/>
      <w:r w:rsidR="00652EA2">
        <w:t>’ riparian areas and wetlands, reducing functional diversity</w:t>
      </w:r>
      <w:r w:rsidR="00D614CC">
        <w:t xml:space="preserve"> and</w:t>
      </w:r>
      <w:r w:rsidR="00652EA2">
        <w:t xml:space="preserve"> facilitating</w:t>
      </w:r>
      <w:r w:rsidR="003C0B25">
        <w:t xml:space="preserve"> invasion by </w:t>
      </w:r>
      <w:r w:rsidR="00652EA2">
        <w:t xml:space="preserve">exotic terrestrial weed species </w:t>
      </w:r>
      <w:r w:rsidR="000B336C">
        <w:fldChar w:fldCharType="begin" w:fldLock="1"/>
      </w:r>
      <w:r w:rsidR="00304017">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0B336C">
        <w:fldChar w:fldCharType="separate"/>
      </w:r>
      <w:r w:rsidR="00652EA2" w:rsidRPr="00652EA2">
        <w:rPr>
          <w:noProof/>
        </w:rPr>
        <w:t xml:space="preserve">(Catford </w:t>
      </w:r>
      <w:r w:rsidR="00652EA2" w:rsidRPr="00652EA2">
        <w:rPr>
          <w:i/>
          <w:noProof/>
        </w:rPr>
        <w:t>et al.</w:t>
      </w:r>
      <w:r w:rsidR="00652EA2" w:rsidRPr="00652EA2">
        <w:rPr>
          <w:noProof/>
        </w:rPr>
        <w:t xml:space="preserve"> 2011)</w:t>
      </w:r>
      <w:r w:rsidR="000B336C">
        <w:fldChar w:fldCharType="end"/>
      </w:r>
      <w:r w:rsidR="00652EA2">
        <w:t xml:space="preserve">. </w:t>
      </w:r>
      <w:r>
        <w:t xml:space="preserve">Dams also interrupt </w:t>
      </w:r>
      <w:proofErr w:type="spellStart"/>
      <w:r>
        <w:t>hydrochorous</w:t>
      </w:r>
      <w:proofErr w:type="spellEnd"/>
      <w:r>
        <w:t xml:space="preserve"> transport of propagules </w:t>
      </w:r>
      <w:r w:rsidR="000B336C">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B336C">
        <w:fldChar w:fldCharType="separate"/>
      </w:r>
      <w:r w:rsidRPr="00F75551">
        <w:rPr>
          <w:noProof/>
        </w:rPr>
        <w:t xml:space="preserve">(Merritt </w:t>
      </w:r>
      <w:r w:rsidRPr="00F75551">
        <w:rPr>
          <w:i/>
          <w:noProof/>
        </w:rPr>
        <w:t>et al.</w:t>
      </w:r>
      <w:r w:rsidRPr="00F75551">
        <w:rPr>
          <w:noProof/>
        </w:rPr>
        <w:t xml:space="preserve"> 2010)</w:t>
      </w:r>
      <w:r w:rsidR="000B336C">
        <w:fldChar w:fldCharType="end"/>
      </w:r>
      <w:r>
        <w:t xml:space="preserve">, such that flood flows below dams may cause net removal of seed material from fluvial substrates, rather than deposition. When designing environmental flows (e.g. </w:t>
      </w:r>
      <w:r w:rsidR="000B336C">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B336C">
        <w:fldChar w:fldCharType="separate"/>
      </w:r>
      <w:r w:rsidRPr="00A12B39">
        <w:rPr>
          <w:noProof/>
        </w:rPr>
        <w:t>Howell &amp; Benson 2000</w:t>
      </w:r>
      <w:r w:rsidR="000B336C">
        <w:fldChar w:fldCharType="end"/>
      </w:r>
      <w:r>
        <w:t>), river managers typically consider magnitude, frequency and seasonality of flows. We urge managers to also consider simulating flow regime</w:t>
      </w:r>
      <w:r w:rsidR="000B29D5">
        <w:t xml:space="preserve"> variability</w:t>
      </w:r>
      <w:r>
        <w:t xml:space="preserve"> in their designed flows. </w:t>
      </w:r>
    </w:p>
    <w:p w14:paraId="5B6EA26F" w14:textId="2C3B5A18"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B336C">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B336C">
        <w:fldChar w:fldCharType="separate"/>
      </w:r>
      <w:r w:rsidRPr="00170ECA">
        <w:rPr>
          <w:noProof/>
        </w:rPr>
        <w:t xml:space="preserve">(Hennessy </w:t>
      </w:r>
      <w:r w:rsidRPr="00170ECA">
        <w:rPr>
          <w:i/>
          <w:noProof/>
        </w:rPr>
        <w:t>et al.</w:t>
      </w:r>
      <w:r w:rsidRPr="00170ECA">
        <w:rPr>
          <w:noProof/>
        </w:rPr>
        <w:t xml:space="preserve"> 2008)</w:t>
      </w:r>
      <w:r w:rsidR="000B336C">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0B336C">
        <w:fldChar w:fldCharType="begin" w:fldLock="1"/>
      </w:r>
      <w:r w:rsidR="003B0CD8">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i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B336C">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B336C">
        <w:fldChar w:fldCharType="end"/>
      </w:r>
      <w:r w:rsidR="00F75551">
        <w:t xml:space="preserve">. Lower average flows during hotter summers may stress riparian communities and constrain functional </w:t>
      </w:r>
      <w:r w:rsidR="00C905E8">
        <w:lastRenderedPageBreak/>
        <w:t>dispersion</w:t>
      </w:r>
      <w:r w:rsidR="00F75551">
        <w:t xml:space="preserve">. Alternatively, greater climatic variability associated with future climates </w:t>
      </w:r>
      <w:r w:rsidR="000B336C">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B336C">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B336C">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3E5A64A0" w14:textId="77777777" w:rsidR="00A53B3E" w:rsidRDefault="00A53B3E" w:rsidP="00304017">
      <w:pPr>
        <w:spacing w:line="480" w:lineRule="auto"/>
        <w:jc w:val="both"/>
      </w:pPr>
    </w:p>
    <w:p w14:paraId="2CD321F9" w14:textId="77777777" w:rsidR="00747F5E" w:rsidRDefault="00747F5E" w:rsidP="00747F5E">
      <w:pPr>
        <w:spacing w:line="480" w:lineRule="auto"/>
        <w:jc w:val="both"/>
      </w:pPr>
      <w:commentRangeStart w:id="234"/>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B336C">
        <w:fldChar w:fldCharType="begin" w:fldLock="1"/>
      </w:r>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B336C">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B336C">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commentRangeEnd w:id="234"/>
      <w:r w:rsidR="00F72D73">
        <w:rPr>
          <w:rStyle w:val="CommentReference"/>
          <w:rFonts w:eastAsia="MS Mincho"/>
        </w:rPr>
        <w:commentReference w:id="234"/>
      </w:r>
    </w:p>
    <w:p w14:paraId="3ACB0AC0" w14:textId="77777777" w:rsidR="00D94A21" w:rsidRDefault="00D94A21" w:rsidP="00F75551">
      <w:pPr>
        <w:spacing w:line="480" w:lineRule="auto"/>
        <w:jc w:val="both"/>
      </w:pPr>
    </w:p>
    <w:p w14:paraId="1A68318F" w14:textId="77777777" w:rsidR="00F75551" w:rsidRDefault="00F75551" w:rsidP="00F75551">
      <w:pPr>
        <w:spacing w:line="480" w:lineRule="auto"/>
        <w:jc w:val="both"/>
      </w:pPr>
      <w:r>
        <w:t>CONCLUSION</w:t>
      </w:r>
    </w:p>
    <w:p w14:paraId="2A41EB34" w14:textId="77777777"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B336C">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B336C">
        <w:fldChar w:fldCharType="separate"/>
      </w:r>
      <w:r w:rsidRPr="00DB681D">
        <w:rPr>
          <w:noProof/>
        </w:rPr>
        <w:t>(Palmer &amp; Poff 1997)</w:t>
      </w:r>
      <w:r w:rsidR="000B336C">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These findings should be general to river systems in other regions and biomes, given the profound influence of hydrology in shaping the structure of fluvial landscapes</w:t>
      </w:r>
      <w:del w:id="235" w:author="Michelle Leishman" w:date="2015-01-21T15:39:00Z">
        <w:r w:rsidR="00A53B3E" w:rsidDel="00634000">
          <w:delText>,</w:delText>
        </w:r>
      </w:del>
      <w:r w:rsidR="00F75551">
        <w:t xml:space="preserve"> and determining the ecological strategies of plants that are able to persist and thrive in the riparian environment. Comparisons with datasets from regions with harsh but</w:t>
      </w:r>
      <w:ins w:id="236" w:author="Michelle Leishman" w:date="2015-01-21T15:39:00Z">
        <w:r w:rsidR="00634000">
          <w:t xml:space="preserve"> </w:t>
        </w:r>
      </w:ins>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3DE902D5" w14:textId="77777777" w:rsidR="00F75551" w:rsidRDefault="00F75551" w:rsidP="00F75551">
      <w:pPr>
        <w:spacing w:line="480" w:lineRule="auto"/>
      </w:pPr>
    </w:p>
    <w:p w14:paraId="2F1E7029" w14:textId="77777777" w:rsidR="00D94A21" w:rsidDel="00634000" w:rsidRDefault="00D94A21" w:rsidP="00F75551">
      <w:pPr>
        <w:spacing w:line="480" w:lineRule="auto"/>
        <w:rPr>
          <w:del w:id="237" w:author="Michelle Leishman" w:date="2015-01-21T15:39:00Z"/>
        </w:rPr>
      </w:pPr>
    </w:p>
    <w:p w14:paraId="3DC19303" w14:textId="77777777" w:rsidR="00D94A21" w:rsidDel="00634000" w:rsidRDefault="00D94A21" w:rsidP="00F75551">
      <w:pPr>
        <w:spacing w:line="480" w:lineRule="auto"/>
        <w:rPr>
          <w:del w:id="238" w:author="Michelle Leishman" w:date="2015-01-21T15:39:00Z"/>
        </w:rPr>
      </w:pPr>
    </w:p>
    <w:p w14:paraId="4631A3D2" w14:textId="77777777" w:rsidR="00D94A21" w:rsidDel="00634000" w:rsidRDefault="00D94A21" w:rsidP="00F75551">
      <w:pPr>
        <w:spacing w:line="480" w:lineRule="auto"/>
        <w:rPr>
          <w:del w:id="239" w:author="Michelle Leishman" w:date="2015-01-21T15:39:00Z"/>
        </w:rPr>
      </w:pPr>
    </w:p>
    <w:p w14:paraId="79667EEF" w14:textId="77777777" w:rsidR="00F75551" w:rsidRDefault="00F75551" w:rsidP="00F75551">
      <w:pPr>
        <w:spacing w:line="480" w:lineRule="auto"/>
      </w:pPr>
      <w:r>
        <w:t>ACKNOWLEDGEMENTS</w:t>
      </w:r>
    </w:p>
    <w:p w14:paraId="6C209A3F" w14:textId="6386D262" w:rsidR="00C272E7" w:rsidRPr="00D94A21" w:rsidRDefault="00C272E7" w:rsidP="007F1B56">
      <w:pPr>
        <w:spacing w:line="360" w:lineRule="auto"/>
      </w:pPr>
      <w:r w:rsidRPr="00D94A21">
        <w:t xml:space="preserve">We would like to thank Tanja Lenz for helping to assemble the trait dataset – this manuscript would not have been possible without her. </w:t>
      </w:r>
      <w:proofErr w:type="spellStart"/>
      <w:r w:rsidRPr="00D94A21">
        <w:t>Saskia</w:t>
      </w:r>
      <w:proofErr w:type="spellEnd"/>
      <w:r w:rsidRPr="00D94A21">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orked long hours in far flung field sites and asked for nothing in return but food. We also wish to thank the New South Wales Parks and Wildlife Service and Parks Victoria</w:t>
      </w:r>
      <w:del w:id="240" w:author="Michelle Leishman" w:date="2015-01-21T15:40:00Z">
        <w:r w:rsidRPr="00D94A21" w:rsidDel="00634000">
          <w:delText>,</w:delText>
        </w:r>
      </w:del>
      <w:r w:rsidRPr="00D94A21">
        <w:t xml:space="preserve"> and their dedicated officers who provided logistical advice and support. Thanks also to the landowners who were kind enough to let us work on their properties and invited us into their homes. This research was supported by </w:t>
      </w:r>
      <w:del w:id="241" w:author="Faculty of Science" w:date="2015-01-27T15:04:00Z">
        <w:r w:rsidRPr="00D94A21" w:rsidDel="00330EC5">
          <w:delText>a</w:delText>
        </w:r>
      </w:del>
      <w:r w:rsidRPr="00D94A21">
        <w:t xml:space="preserve"> </w:t>
      </w:r>
      <w:commentRangeStart w:id="242"/>
      <w:r w:rsidRPr="00DF6598">
        <w:rPr>
          <w:highlight w:val="yellow"/>
        </w:rPr>
        <w:t>Macquarie</w:t>
      </w:r>
      <w:commentRangeEnd w:id="242"/>
      <w:r w:rsidR="00DF1E6E">
        <w:rPr>
          <w:rStyle w:val="CommentReference"/>
          <w:rFonts w:eastAsia="MS Mincho"/>
        </w:rPr>
        <w:commentReference w:id="242"/>
      </w:r>
      <w:r w:rsidRPr="00DF6598">
        <w:rPr>
          <w:highlight w:val="yellow"/>
        </w:rPr>
        <w:t xml:space="preserve"> University </w:t>
      </w:r>
      <w:del w:id="243" w:author="Faculty of Science" w:date="2015-01-27T15:04:00Z">
        <w:r w:rsidRPr="00DF6598" w:rsidDel="00330EC5">
          <w:rPr>
            <w:highlight w:val="yellow"/>
          </w:rPr>
          <w:delText>postgraduate research award</w:delText>
        </w:r>
      </w:del>
      <w:ins w:id="244" w:author="Faculty of Science" w:date="2015-01-27T15:04:00Z">
        <w:r w:rsidR="00330EC5">
          <w:t>and the Australian Government</w:t>
        </w:r>
      </w:ins>
      <w:r w:rsidRPr="00D94A21">
        <w:t>.</w:t>
      </w:r>
    </w:p>
    <w:p w14:paraId="39CA53CE" w14:textId="77777777" w:rsidR="00774F53" w:rsidRDefault="00774F53" w:rsidP="00F75551">
      <w:pPr>
        <w:spacing w:line="480" w:lineRule="auto"/>
      </w:pPr>
    </w:p>
    <w:p w14:paraId="21FDD57D" w14:textId="77777777" w:rsidR="00774F53" w:rsidRDefault="00774F53" w:rsidP="00F75551">
      <w:pPr>
        <w:spacing w:line="480" w:lineRule="auto"/>
      </w:pPr>
    </w:p>
    <w:p w14:paraId="21F3D31C" w14:textId="77777777" w:rsidR="00774F53" w:rsidRDefault="00774F53" w:rsidP="00F75551">
      <w:pPr>
        <w:spacing w:line="480" w:lineRule="auto"/>
      </w:pPr>
    </w:p>
    <w:p w14:paraId="21F6A394" w14:textId="77777777" w:rsidR="00774F53" w:rsidRDefault="00774F53" w:rsidP="00F75551">
      <w:pPr>
        <w:spacing w:line="480" w:lineRule="auto"/>
      </w:pPr>
    </w:p>
    <w:p w14:paraId="0DEE2668" w14:textId="77777777" w:rsidR="00D94A21" w:rsidRDefault="00D94A21" w:rsidP="00F75551">
      <w:pPr>
        <w:spacing w:line="480" w:lineRule="auto"/>
      </w:pPr>
    </w:p>
    <w:p w14:paraId="04441BC2" w14:textId="77777777" w:rsidR="00D94A21" w:rsidRDefault="00D94A21" w:rsidP="00F75551">
      <w:pPr>
        <w:spacing w:line="480" w:lineRule="auto"/>
      </w:pPr>
    </w:p>
    <w:p w14:paraId="43E988E4" w14:textId="77777777" w:rsidR="00D94A21" w:rsidRDefault="00D94A21" w:rsidP="00F75551">
      <w:pPr>
        <w:spacing w:line="480" w:lineRule="auto"/>
      </w:pPr>
    </w:p>
    <w:p w14:paraId="71355B22" w14:textId="77777777" w:rsidR="00D94A21" w:rsidRDefault="00D94A21" w:rsidP="00F75551">
      <w:pPr>
        <w:spacing w:line="480" w:lineRule="auto"/>
      </w:pPr>
    </w:p>
    <w:p w14:paraId="26F60C0F" w14:textId="77777777" w:rsidR="00D94A21" w:rsidRDefault="00D94A21" w:rsidP="00F75551">
      <w:pPr>
        <w:spacing w:line="480" w:lineRule="auto"/>
      </w:pPr>
    </w:p>
    <w:p w14:paraId="483953B8" w14:textId="77777777" w:rsidR="00D94A21" w:rsidRDefault="00D94A21" w:rsidP="00F75551">
      <w:pPr>
        <w:spacing w:line="480" w:lineRule="auto"/>
      </w:pPr>
    </w:p>
    <w:p w14:paraId="5A4DA37E" w14:textId="77777777" w:rsidR="00D94A21" w:rsidRDefault="00D94A21" w:rsidP="00F75551">
      <w:pPr>
        <w:spacing w:line="480" w:lineRule="auto"/>
      </w:pPr>
    </w:p>
    <w:p w14:paraId="6F85F6F5" w14:textId="77777777" w:rsidR="00D94A21" w:rsidRDefault="00D94A21" w:rsidP="00F75551">
      <w:pPr>
        <w:spacing w:line="480" w:lineRule="auto"/>
      </w:pPr>
    </w:p>
    <w:p w14:paraId="015FFB36" w14:textId="77777777" w:rsidR="00D94A21" w:rsidRDefault="00D94A21" w:rsidP="00F75551">
      <w:pPr>
        <w:spacing w:line="480" w:lineRule="auto"/>
      </w:pPr>
    </w:p>
    <w:p w14:paraId="5A34F0CD" w14:textId="77777777" w:rsidR="00D94A21" w:rsidRDefault="00D94A21" w:rsidP="00F75551">
      <w:pPr>
        <w:spacing w:line="480" w:lineRule="auto"/>
      </w:pPr>
    </w:p>
    <w:p w14:paraId="3C06CC6E" w14:textId="77777777" w:rsidR="00D94A21" w:rsidRDefault="00D94A21" w:rsidP="00F75551">
      <w:pPr>
        <w:spacing w:line="480" w:lineRule="auto"/>
      </w:pPr>
    </w:p>
    <w:p w14:paraId="6BDD62BD" w14:textId="77777777" w:rsidR="00774F53" w:rsidRDefault="00774F53" w:rsidP="00F75551">
      <w:pPr>
        <w:spacing w:line="480" w:lineRule="auto"/>
      </w:pPr>
      <w:commentRangeStart w:id="245"/>
      <w:r>
        <w:t>REFERENCES</w:t>
      </w:r>
      <w:commentRangeEnd w:id="245"/>
      <w:r w:rsidR="008E69E4">
        <w:rPr>
          <w:rStyle w:val="CommentReference"/>
          <w:rFonts w:eastAsia="MS Mincho"/>
        </w:rPr>
        <w:commentReference w:id="245"/>
      </w:r>
    </w:p>
    <w:p w14:paraId="17FD5D03" w14:textId="50007E3D" w:rsidR="00322735" w:rsidRPr="00322735" w:rsidRDefault="000B336C">
      <w:pPr>
        <w:pStyle w:val="NormalWeb"/>
        <w:ind w:left="480" w:hanging="480"/>
        <w:divId w:val="139542629"/>
        <w:rPr>
          <w:rFonts w:ascii="Calibri" w:hAnsi="Calibri"/>
          <w:noProof/>
          <w:sz w:val="22"/>
        </w:rPr>
      </w:pPr>
      <w:r>
        <w:fldChar w:fldCharType="begin" w:fldLock="1"/>
      </w:r>
      <w:r w:rsidR="00774F53">
        <w:instrText xml:space="preserve">ADDIN Mendeley Bibliography CSL_BIBLIOGRAPHY </w:instrText>
      </w:r>
      <w:r>
        <w:fldChar w:fldCharType="separate"/>
      </w:r>
      <w:r w:rsidR="00322735" w:rsidRPr="00322735">
        <w:rPr>
          <w:rFonts w:ascii="Calibri" w:hAnsi="Calibri"/>
          <w:noProof/>
          <w:sz w:val="22"/>
        </w:rPr>
        <w:t xml:space="preserve">Aerts R. &amp; Honnay O. (2011) Forest restoration, biodiversity and ecosystem functioning. </w:t>
      </w:r>
      <w:r w:rsidR="00322735" w:rsidRPr="00322735">
        <w:rPr>
          <w:rFonts w:ascii="Calibri" w:hAnsi="Calibri"/>
          <w:i/>
          <w:iCs/>
          <w:noProof/>
          <w:sz w:val="22"/>
        </w:rPr>
        <w:t>BMC Ecology</w:t>
      </w:r>
      <w:r w:rsidR="00322735" w:rsidRPr="00322735">
        <w:rPr>
          <w:rFonts w:ascii="Calibri" w:hAnsi="Calibri"/>
          <w:noProof/>
          <w:sz w:val="22"/>
        </w:rPr>
        <w:t xml:space="preserve"> </w:t>
      </w:r>
      <w:r w:rsidR="00322735" w:rsidRPr="00322735">
        <w:rPr>
          <w:rFonts w:ascii="Calibri" w:hAnsi="Calibri"/>
          <w:b/>
          <w:bCs/>
          <w:noProof/>
          <w:sz w:val="22"/>
        </w:rPr>
        <w:t>11</w:t>
      </w:r>
      <w:r w:rsidR="00322735" w:rsidRPr="00322735">
        <w:rPr>
          <w:rFonts w:ascii="Calibri" w:hAnsi="Calibri"/>
          <w:noProof/>
          <w:sz w:val="22"/>
        </w:rPr>
        <w:t>, 29.</w:t>
      </w:r>
    </w:p>
    <w:p w14:paraId="6DE5F14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rthington A., Mackay S., James C., Rolls R., Sternberg D., Barnes A., </w:t>
      </w:r>
      <w:r w:rsidRPr="00322735">
        <w:rPr>
          <w:rFonts w:ascii="Calibri" w:hAnsi="Calibri"/>
          <w:i/>
          <w:iCs/>
          <w:noProof/>
          <w:sz w:val="22"/>
        </w:rPr>
        <w:t>et al.</w:t>
      </w:r>
      <w:r w:rsidRPr="00322735">
        <w:rPr>
          <w:rFonts w:ascii="Calibri" w:hAnsi="Calibri"/>
          <w:noProof/>
          <w:sz w:val="22"/>
        </w:rPr>
        <w:t xml:space="preserve"> (2012) Ecological limits of hydrologic alteration: a test of the ELoHA framework in south-east Queensland. Waterlines Report Series No. 75. </w:t>
      </w:r>
      <w:r w:rsidRPr="00322735">
        <w:rPr>
          <w:rFonts w:ascii="Calibri" w:hAnsi="Calibri"/>
          <w:i/>
          <w:iCs/>
          <w:noProof/>
          <w:sz w:val="22"/>
        </w:rPr>
        <w:t>National Water Commission, Canberra, Australia</w:t>
      </w:r>
      <w:r w:rsidRPr="00322735">
        <w:rPr>
          <w:rFonts w:ascii="Calibri" w:hAnsi="Calibri"/>
          <w:noProof/>
          <w:sz w:val="22"/>
        </w:rPr>
        <w:t>.</w:t>
      </w:r>
    </w:p>
    <w:p w14:paraId="29667C6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rthington A.H., Naiman R.J., McClain M.E. &amp; Nilsson C. (2010) Preserving the biodiversity and ecological services of rivers: new challenges and research opportunitie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5</w:t>
      </w:r>
      <w:r w:rsidRPr="00322735">
        <w:rPr>
          <w:rFonts w:ascii="Calibri" w:hAnsi="Calibri"/>
          <w:noProof/>
          <w:sz w:val="22"/>
        </w:rPr>
        <w:t>, 1–16.</w:t>
      </w:r>
    </w:p>
    <w:p w14:paraId="5BBE364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shton D. &amp; Frankenberg J. (1976) Ecological Studies of Acmena smithi with special reference to Wilson’s Promontory. </w:t>
      </w:r>
      <w:r w:rsidRPr="00322735">
        <w:rPr>
          <w:rFonts w:ascii="Calibri" w:hAnsi="Calibri"/>
          <w:i/>
          <w:iCs/>
          <w:noProof/>
          <w:sz w:val="22"/>
        </w:rPr>
        <w:t>Australian J</w:t>
      </w:r>
      <w:r w:rsidRPr="00322735">
        <w:rPr>
          <w:rFonts w:ascii="Calibri" w:hAnsi="Calibri"/>
          <w:noProof/>
          <w:sz w:val="22"/>
        </w:rPr>
        <w:t xml:space="preserve"> </w:t>
      </w:r>
      <w:r w:rsidRPr="00322735">
        <w:rPr>
          <w:rFonts w:ascii="Calibri" w:hAnsi="Calibri"/>
          <w:b/>
          <w:bCs/>
          <w:noProof/>
          <w:sz w:val="22"/>
        </w:rPr>
        <w:t>24</w:t>
      </w:r>
      <w:r w:rsidRPr="00322735">
        <w:rPr>
          <w:rFonts w:ascii="Calibri" w:hAnsi="Calibri"/>
          <w:noProof/>
          <w:sz w:val="22"/>
        </w:rPr>
        <w:t>, 453–487.</w:t>
      </w:r>
    </w:p>
    <w:p w14:paraId="2B3545F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aker W. (1990) Species richness of Colorado riparian vegetation. </w:t>
      </w:r>
      <w:r w:rsidRPr="00322735">
        <w:rPr>
          <w:rFonts w:ascii="Calibri" w:hAnsi="Calibri"/>
          <w:i/>
          <w:iCs/>
          <w:noProof/>
          <w:sz w:val="22"/>
        </w:rPr>
        <w:t>Journal of Vegetation Science</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 119–124.</w:t>
      </w:r>
    </w:p>
    <w:p w14:paraId="35C9FE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arton K. (2012) MuMIn: multi-model inference. </w:t>
      </w:r>
      <w:r w:rsidRPr="00322735">
        <w:rPr>
          <w:rFonts w:ascii="Calibri" w:hAnsi="Calibri"/>
          <w:i/>
          <w:iCs/>
          <w:noProof/>
          <w:sz w:val="22"/>
        </w:rPr>
        <w:t>R packag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21338D4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ardsell D., Obrien S. &amp; Williams E. (1993) Reproductive biology of australian Myrtaceae.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41</w:t>
      </w:r>
      <w:r w:rsidRPr="00322735">
        <w:rPr>
          <w:rFonts w:ascii="Calibri" w:hAnsi="Calibri"/>
          <w:noProof/>
          <w:sz w:val="22"/>
        </w:rPr>
        <w:t>, 511–526.</w:t>
      </w:r>
    </w:p>
    <w:p w14:paraId="51C0585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dix J. (1997) Flood disturbance and the distribution of riparian diversity. </w:t>
      </w:r>
      <w:r w:rsidRPr="00322735">
        <w:rPr>
          <w:rFonts w:ascii="Calibri" w:hAnsi="Calibri"/>
          <w:i/>
          <w:iCs/>
          <w:noProof/>
          <w:sz w:val="22"/>
        </w:rPr>
        <w:t>Geographical Review</w:t>
      </w:r>
      <w:r w:rsidRPr="00322735">
        <w:rPr>
          <w:rFonts w:ascii="Calibri" w:hAnsi="Calibri"/>
          <w:noProof/>
          <w:sz w:val="22"/>
        </w:rPr>
        <w:t xml:space="preserve"> </w:t>
      </w:r>
      <w:r w:rsidRPr="00322735">
        <w:rPr>
          <w:rFonts w:ascii="Calibri" w:hAnsi="Calibri"/>
          <w:b/>
          <w:bCs/>
          <w:noProof/>
          <w:sz w:val="22"/>
        </w:rPr>
        <w:t>87</w:t>
      </w:r>
      <w:r w:rsidRPr="00322735">
        <w:rPr>
          <w:rFonts w:ascii="Calibri" w:hAnsi="Calibri"/>
          <w:noProof/>
          <w:sz w:val="22"/>
        </w:rPr>
        <w:t>, 468–483.</w:t>
      </w:r>
    </w:p>
    <w:p w14:paraId="5B095F7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dix J. &amp; Hupp C. (2000) Hydrological and geomorphological impacts on riparian plant communities. </w:t>
      </w:r>
      <w:r w:rsidRPr="00322735">
        <w:rPr>
          <w:rFonts w:ascii="Calibri" w:hAnsi="Calibri"/>
          <w:i/>
          <w:iCs/>
          <w:noProof/>
          <w:sz w:val="22"/>
        </w:rPr>
        <w:t>Hydrological Processes</w:t>
      </w:r>
      <w:r w:rsidRPr="00322735">
        <w:rPr>
          <w:rFonts w:ascii="Calibri" w:hAnsi="Calibri"/>
          <w:noProof/>
          <w:sz w:val="22"/>
        </w:rPr>
        <w:t xml:space="preserve"> </w:t>
      </w:r>
      <w:r w:rsidRPr="00322735">
        <w:rPr>
          <w:rFonts w:ascii="Calibri" w:hAnsi="Calibri"/>
          <w:b/>
          <w:bCs/>
          <w:noProof/>
          <w:sz w:val="22"/>
        </w:rPr>
        <w:t>14</w:t>
      </w:r>
      <w:r w:rsidRPr="00322735">
        <w:rPr>
          <w:rFonts w:ascii="Calibri" w:hAnsi="Calibri"/>
          <w:noProof/>
          <w:sz w:val="22"/>
        </w:rPr>
        <w:t>, 2977–2990.</w:t>
      </w:r>
    </w:p>
    <w:p w14:paraId="119F2C2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jamini Y. &amp; Hochberg Y. (1995) Controlling the false discovery rate: a practical and powerful approach to multiple testing. </w:t>
      </w:r>
      <w:r w:rsidRPr="00322735">
        <w:rPr>
          <w:rFonts w:ascii="Calibri" w:hAnsi="Calibri"/>
          <w:i/>
          <w:iCs/>
          <w:noProof/>
          <w:sz w:val="22"/>
        </w:rPr>
        <w:t>Journal of the Royal Statistical Society. Series B (Methodological)</w:t>
      </w:r>
      <w:r w:rsidRPr="00322735">
        <w:rPr>
          <w:rFonts w:ascii="Calibri" w:hAnsi="Calibri"/>
          <w:noProof/>
          <w:sz w:val="22"/>
        </w:rPr>
        <w:t xml:space="preserve"> </w:t>
      </w:r>
      <w:r w:rsidRPr="00322735">
        <w:rPr>
          <w:rFonts w:ascii="Calibri" w:hAnsi="Calibri"/>
          <w:b/>
          <w:bCs/>
          <w:noProof/>
          <w:sz w:val="22"/>
        </w:rPr>
        <w:t>57</w:t>
      </w:r>
      <w:r w:rsidRPr="00322735">
        <w:rPr>
          <w:rFonts w:ascii="Calibri" w:hAnsi="Calibri"/>
          <w:noProof/>
          <w:sz w:val="22"/>
        </w:rPr>
        <w:t>, 289–300.</w:t>
      </w:r>
    </w:p>
    <w:p w14:paraId="226C725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jamini Y., Krieger A. &amp; Yekutieli D. (2006) Adaptive linear step-up procedures that control the false discovery rate. </w:t>
      </w:r>
      <w:r w:rsidRPr="00322735">
        <w:rPr>
          <w:rFonts w:ascii="Calibri" w:hAnsi="Calibri"/>
          <w:i/>
          <w:iCs/>
          <w:noProof/>
          <w:sz w:val="22"/>
        </w:rPr>
        <w:t>Biometrika</w:t>
      </w:r>
      <w:r w:rsidRPr="00322735">
        <w:rPr>
          <w:rFonts w:ascii="Calibri" w:hAnsi="Calibri"/>
          <w:noProof/>
          <w:sz w:val="22"/>
        </w:rPr>
        <w:t xml:space="preserve"> </w:t>
      </w:r>
      <w:r w:rsidRPr="00322735">
        <w:rPr>
          <w:rFonts w:ascii="Calibri" w:hAnsi="Calibri"/>
          <w:b/>
          <w:bCs/>
          <w:noProof/>
          <w:sz w:val="22"/>
        </w:rPr>
        <w:t>93</w:t>
      </w:r>
      <w:r w:rsidRPr="00322735">
        <w:rPr>
          <w:rFonts w:ascii="Calibri" w:hAnsi="Calibri"/>
          <w:noProof/>
          <w:sz w:val="22"/>
        </w:rPr>
        <w:t>, 491–507.</w:t>
      </w:r>
    </w:p>
    <w:p w14:paraId="356B154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Biswas S. &amp; Mallik A. (2010) Disturbance effects on species diversity and functional diversity in riparian and upland plant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28–35.</w:t>
      </w:r>
    </w:p>
    <w:p w14:paraId="681B011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ornette G., Tabacchi E., Hupp C., Puijalon S. &amp; Rostan J.C. (2008) A model of plant strategies in fluvial hydrosystem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3</w:t>
      </w:r>
      <w:r w:rsidRPr="00322735">
        <w:rPr>
          <w:rFonts w:ascii="Calibri" w:hAnsi="Calibri"/>
          <w:noProof/>
          <w:sz w:val="22"/>
        </w:rPr>
        <w:t>, 1692–1705.</w:t>
      </w:r>
    </w:p>
    <w:p w14:paraId="6F054B6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urnham K.P. &amp; Anderson D.R. (2002) </w:t>
      </w:r>
      <w:r w:rsidRPr="00322735">
        <w:rPr>
          <w:rFonts w:ascii="Calibri" w:hAnsi="Calibri"/>
          <w:i/>
          <w:iCs/>
          <w:noProof/>
          <w:sz w:val="22"/>
        </w:rPr>
        <w:t>Model selection and multimodel inference: a practical information-theoretic approach</w:t>
      </w:r>
      <w:r w:rsidRPr="00322735">
        <w:rPr>
          <w:rFonts w:ascii="Calibri" w:hAnsi="Calibri"/>
          <w:noProof/>
          <w:sz w:val="22"/>
        </w:rPr>
        <w:t>. Springer.</w:t>
      </w:r>
    </w:p>
    <w:p w14:paraId="3929D6C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dol D. &amp; Wohl E. (2010) Wood retention and transport in tropical, headwater streams, La Selva Biological Station, Costa Rica. </w:t>
      </w:r>
      <w:r w:rsidRPr="00322735">
        <w:rPr>
          <w:rFonts w:ascii="Calibri" w:hAnsi="Calibri"/>
          <w:i/>
          <w:iCs/>
          <w:noProof/>
          <w:sz w:val="22"/>
        </w:rPr>
        <w:t>Geomorphology</w:t>
      </w:r>
      <w:r w:rsidRPr="00322735">
        <w:rPr>
          <w:rFonts w:ascii="Calibri" w:hAnsi="Calibri"/>
          <w:noProof/>
          <w:sz w:val="22"/>
        </w:rPr>
        <w:t xml:space="preserve"> </w:t>
      </w:r>
      <w:r w:rsidRPr="00322735">
        <w:rPr>
          <w:rFonts w:ascii="Calibri" w:hAnsi="Calibri"/>
          <w:b/>
          <w:bCs/>
          <w:noProof/>
          <w:sz w:val="22"/>
        </w:rPr>
        <w:t>123</w:t>
      </w:r>
      <w:r w:rsidRPr="00322735">
        <w:rPr>
          <w:rFonts w:ascii="Calibri" w:hAnsi="Calibri"/>
          <w:noProof/>
          <w:sz w:val="22"/>
        </w:rPr>
        <w:t>, 61–73.</w:t>
      </w:r>
    </w:p>
    <w:p w14:paraId="1520702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dotte M.W., Carscadden K. &amp; Mirotchnick N. (2011) Beyond species: functional diversity and the maintenance of ecological processes and services.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1079–1087.</w:t>
      </w:r>
    </w:p>
    <w:p w14:paraId="187C1B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i Z.-Q., Schnitzer S.A. &amp; Bongers F. (2009) Seasonal differences in leaf-level physiology give lianas a competitive advantage over trees in a tropical seasonal forest. </w:t>
      </w:r>
      <w:r w:rsidRPr="00322735">
        <w:rPr>
          <w:rFonts w:ascii="Calibri" w:hAnsi="Calibri"/>
          <w:i/>
          <w:iCs/>
          <w:noProof/>
          <w:sz w:val="22"/>
        </w:rPr>
        <w:t>Oecologia</w:t>
      </w:r>
      <w:r w:rsidRPr="00322735">
        <w:rPr>
          <w:rFonts w:ascii="Calibri" w:hAnsi="Calibri"/>
          <w:noProof/>
          <w:sz w:val="22"/>
        </w:rPr>
        <w:t xml:space="preserve"> </w:t>
      </w:r>
      <w:r w:rsidRPr="00322735">
        <w:rPr>
          <w:rFonts w:ascii="Calibri" w:hAnsi="Calibri"/>
          <w:b/>
          <w:bCs/>
          <w:noProof/>
          <w:sz w:val="22"/>
        </w:rPr>
        <w:t>161</w:t>
      </w:r>
      <w:r w:rsidRPr="00322735">
        <w:rPr>
          <w:rFonts w:ascii="Calibri" w:hAnsi="Calibri"/>
          <w:noProof/>
          <w:sz w:val="22"/>
        </w:rPr>
        <w:t>, 25–33.</w:t>
      </w:r>
    </w:p>
    <w:p w14:paraId="6C36185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illiez F. (1983) The analytical solution of the additive constant problem. </w:t>
      </w:r>
      <w:r w:rsidRPr="00322735">
        <w:rPr>
          <w:rFonts w:ascii="Calibri" w:hAnsi="Calibri"/>
          <w:i/>
          <w:iCs/>
          <w:noProof/>
          <w:sz w:val="22"/>
        </w:rPr>
        <w:t>Psychometrika</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305–308.</w:t>
      </w:r>
    </w:p>
    <w:p w14:paraId="724FB9D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stelli R., Chambers J. &amp; Tausch R. (2000) Soil-plant relations along a soil-water gradient in Great Basin riparian meadows. </w:t>
      </w:r>
      <w:r w:rsidRPr="00322735">
        <w:rPr>
          <w:rFonts w:ascii="Calibri" w:hAnsi="Calibri"/>
          <w:i/>
          <w:iCs/>
          <w:noProof/>
          <w:sz w:val="22"/>
        </w:rPr>
        <w:t>Wetland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251–266.</w:t>
      </w:r>
    </w:p>
    <w:p w14:paraId="77991B7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Downes B.J., Gippel C.J. &amp; Vesk P.A. (2011) Flow regulation reduces native plant cover and facilitates exotic invasion in riparian wetlands.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432–442.</w:t>
      </w:r>
    </w:p>
    <w:p w14:paraId="47C04EA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322735">
        <w:rPr>
          <w:rFonts w:ascii="Calibri" w:hAnsi="Calibri"/>
          <w:i/>
          <w:iCs/>
          <w:noProof/>
          <w:sz w:val="22"/>
        </w:rPr>
        <w:t>Diversity and Distribution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1–13.</w:t>
      </w:r>
    </w:p>
    <w:p w14:paraId="3796E23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Naiman R.J., Chambers L.E., Roberts J., Douglas M. &amp; Davies P. (2012) Predicting Novel Riparian Ecosystems in a Changing Climate. </w:t>
      </w:r>
      <w:r w:rsidRPr="00322735">
        <w:rPr>
          <w:rFonts w:ascii="Calibri" w:hAnsi="Calibri"/>
          <w:i/>
          <w:iCs/>
          <w:noProof/>
          <w:sz w:val="22"/>
        </w:rPr>
        <w:t>Ecosystems</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382–400.</w:t>
      </w:r>
    </w:p>
    <w:p w14:paraId="3272427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have J., Coomes D., Jansen S., Lewis S.L., Swenson N.G. &amp; Amy E. (2009) Towards a worldwide wood economics spectrum. </w:t>
      </w:r>
      <w:r w:rsidRPr="00322735">
        <w:rPr>
          <w:rFonts w:ascii="Calibri" w:hAnsi="Calibri"/>
          <w:i/>
          <w:iCs/>
          <w:noProof/>
          <w:sz w:val="22"/>
        </w:rPr>
        <w:t>Ecology Letters</w:t>
      </w:r>
      <w:r w:rsidRPr="00322735">
        <w:rPr>
          <w:rFonts w:ascii="Calibri" w:hAnsi="Calibri"/>
          <w:noProof/>
          <w:sz w:val="22"/>
        </w:rPr>
        <w:t xml:space="preserve"> </w:t>
      </w:r>
      <w:r w:rsidRPr="00322735">
        <w:rPr>
          <w:rFonts w:ascii="Calibri" w:hAnsi="Calibri"/>
          <w:b/>
          <w:bCs/>
          <w:noProof/>
          <w:sz w:val="22"/>
        </w:rPr>
        <w:t>12</w:t>
      </w:r>
      <w:r w:rsidRPr="00322735">
        <w:rPr>
          <w:rFonts w:ascii="Calibri" w:hAnsi="Calibri"/>
          <w:noProof/>
          <w:sz w:val="22"/>
        </w:rPr>
        <w:t>, 351–366.</w:t>
      </w:r>
    </w:p>
    <w:p w14:paraId="646D605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lark C.M., Flynn D.F.B., Butterfield B.J. &amp; Reich P.B. (2012) Testing the link between functional diversity and ecosystem functioning in a Minnesota grassland experiment. </w:t>
      </w:r>
      <w:r w:rsidRPr="00322735">
        <w:rPr>
          <w:rFonts w:ascii="Calibri" w:hAnsi="Calibri"/>
          <w:i/>
          <w:iCs/>
          <w:noProof/>
          <w:sz w:val="22"/>
        </w:rPr>
        <w:t>PloS One</w:t>
      </w:r>
      <w:r w:rsidRPr="00322735">
        <w:rPr>
          <w:rFonts w:ascii="Calibri" w:hAnsi="Calibri"/>
          <w:noProof/>
          <w:sz w:val="22"/>
        </w:rPr>
        <w:t xml:space="preserve"> </w:t>
      </w:r>
      <w:r w:rsidRPr="00322735">
        <w:rPr>
          <w:rFonts w:ascii="Calibri" w:hAnsi="Calibri"/>
          <w:b/>
          <w:bCs/>
          <w:noProof/>
          <w:sz w:val="22"/>
        </w:rPr>
        <w:t>7</w:t>
      </w:r>
      <w:r w:rsidRPr="00322735">
        <w:rPr>
          <w:rFonts w:ascii="Calibri" w:hAnsi="Calibri"/>
          <w:noProof/>
          <w:sz w:val="22"/>
        </w:rPr>
        <w:t>, e52821.</w:t>
      </w:r>
    </w:p>
    <w:p w14:paraId="5315ECE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nnell J. (1978) Diversity in tropical rain forests and coral reefs. </w:t>
      </w:r>
      <w:r w:rsidRPr="00322735">
        <w:rPr>
          <w:rFonts w:ascii="Calibri" w:hAnsi="Calibri"/>
          <w:i/>
          <w:iCs/>
          <w:noProof/>
          <w:sz w:val="22"/>
        </w:rPr>
        <w:t>Science</w:t>
      </w:r>
      <w:r w:rsidRPr="00322735">
        <w:rPr>
          <w:rFonts w:ascii="Calibri" w:hAnsi="Calibri"/>
          <w:noProof/>
          <w:sz w:val="22"/>
        </w:rPr>
        <w:t xml:space="preserve"> </w:t>
      </w:r>
      <w:r w:rsidRPr="00322735">
        <w:rPr>
          <w:rFonts w:ascii="Calibri" w:hAnsi="Calibri"/>
          <w:b/>
          <w:bCs/>
          <w:noProof/>
          <w:sz w:val="22"/>
        </w:rPr>
        <w:t>199</w:t>
      </w:r>
      <w:r w:rsidRPr="00322735">
        <w:rPr>
          <w:rFonts w:ascii="Calibri" w:hAnsi="Calibri"/>
          <w:noProof/>
          <w:sz w:val="22"/>
        </w:rPr>
        <w:t>, 1302–1310.</w:t>
      </w:r>
    </w:p>
    <w:p w14:paraId="0B2D569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322735">
        <w:rPr>
          <w:rFonts w:ascii="Calibri" w:hAnsi="Calibri"/>
          <w:i/>
          <w:iCs/>
          <w:noProof/>
          <w:sz w:val="22"/>
        </w:rPr>
        <w:t>Earth-Science Reviews</w:t>
      </w:r>
      <w:r w:rsidRPr="00322735">
        <w:rPr>
          <w:rFonts w:ascii="Calibri" w:hAnsi="Calibri"/>
          <w:noProof/>
          <w:sz w:val="22"/>
        </w:rPr>
        <w:t xml:space="preserve"> </w:t>
      </w:r>
      <w:r w:rsidRPr="00322735">
        <w:rPr>
          <w:rFonts w:ascii="Calibri" w:hAnsi="Calibri"/>
          <w:b/>
          <w:bCs/>
          <w:noProof/>
          <w:sz w:val="22"/>
        </w:rPr>
        <w:t>84</w:t>
      </w:r>
      <w:r w:rsidRPr="00322735">
        <w:rPr>
          <w:rFonts w:ascii="Calibri" w:hAnsi="Calibri"/>
          <w:noProof/>
          <w:sz w:val="22"/>
        </w:rPr>
        <w:t>, 56–86.</w:t>
      </w:r>
    </w:p>
    <w:p w14:paraId="655EE8E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rnelissen J.H.C.A., Lavorel S.B., Garnier E.B., Díaz S.C., Buchmann N.D., Gurvich D.E.C., </w:t>
      </w:r>
      <w:r w:rsidRPr="00322735">
        <w:rPr>
          <w:rFonts w:ascii="Calibri" w:hAnsi="Calibri"/>
          <w:i/>
          <w:iCs/>
          <w:noProof/>
          <w:sz w:val="22"/>
        </w:rPr>
        <w:t>et al.</w:t>
      </w:r>
      <w:r w:rsidRPr="00322735">
        <w:rPr>
          <w:rFonts w:ascii="Calibri" w:hAnsi="Calibri"/>
          <w:noProof/>
          <w:sz w:val="22"/>
        </w:rPr>
        <w:t xml:space="preserve"> (2003) A handbook of protocols for standardised and easy measurement of plant functional traits worldwide.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51</w:t>
      </w:r>
      <w:r w:rsidRPr="00322735">
        <w:rPr>
          <w:rFonts w:ascii="Calibri" w:hAnsi="Calibri"/>
          <w:noProof/>
          <w:sz w:val="22"/>
        </w:rPr>
        <w:t>, 335–380.</w:t>
      </w:r>
    </w:p>
    <w:p w14:paraId="051A5CF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Curran T.J., Gersbach L.N., Edwards W. &amp; Krockenberger A.K. (2008) Wood density predicts plant damage and vegetative recovery rates caused by cyclone disturbance in tropical rainforest tree species of North Queensland, Australia. </w:t>
      </w:r>
      <w:r w:rsidRPr="00322735">
        <w:rPr>
          <w:rFonts w:ascii="Calibri" w:hAnsi="Calibri"/>
          <w:i/>
          <w:iCs/>
          <w:noProof/>
          <w:sz w:val="22"/>
        </w:rPr>
        <w:t>Austral Ecology</w:t>
      </w:r>
      <w:r w:rsidRPr="00322735">
        <w:rPr>
          <w:rFonts w:ascii="Calibri" w:hAnsi="Calibri"/>
          <w:noProof/>
          <w:sz w:val="22"/>
        </w:rPr>
        <w:t xml:space="preserve"> </w:t>
      </w:r>
      <w:r w:rsidRPr="00322735">
        <w:rPr>
          <w:rFonts w:ascii="Calibri" w:hAnsi="Calibri"/>
          <w:b/>
          <w:bCs/>
          <w:noProof/>
          <w:sz w:val="22"/>
        </w:rPr>
        <w:t>33</w:t>
      </w:r>
      <w:r w:rsidRPr="00322735">
        <w:rPr>
          <w:rFonts w:ascii="Calibri" w:hAnsi="Calibri"/>
          <w:noProof/>
          <w:sz w:val="22"/>
        </w:rPr>
        <w:t>, 442–450.</w:t>
      </w:r>
    </w:p>
    <w:p w14:paraId="5F6CF7D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ebastiani V.J. &amp; Pillar V.D. (2012) SYNCSA - R tool for analysis of metacommunities based on functional traits and phylogeny of the community components. </w:t>
      </w:r>
      <w:r w:rsidRPr="00322735">
        <w:rPr>
          <w:rFonts w:ascii="Calibri" w:hAnsi="Calibri"/>
          <w:i/>
          <w:iCs/>
          <w:noProof/>
          <w:sz w:val="22"/>
        </w:rPr>
        <w:t>Bioinformatics</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2067–2068.</w:t>
      </w:r>
    </w:p>
    <w:p w14:paraId="726C24C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ı́az S. &amp; Cabido M. (2001) Vive la différence : plant functional diversity matters to ecosystem process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646–655.</w:t>
      </w:r>
    </w:p>
    <w:p w14:paraId="39CCD3C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íaz S., Cabido M. &amp; Casanoves F. (1998) Plant functional traits and environmental filters at a regional scale. </w:t>
      </w:r>
      <w:r w:rsidRPr="00322735">
        <w:rPr>
          <w:rFonts w:ascii="Calibri" w:hAnsi="Calibri"/>
          <w:i/>
          <w:iCs/>
          <w:noProof/>
          <w:sz w:val="22"/>
        </w:rPr>
        <w:t>Journal of Vegetation Science</w:t>
      </w:r>
      <w:r w:rsidRPr="00322735">
        <w:rPr>
          <w:rFonts w:ascii="Calibri" w:hAnsi="Calibri"/>
          <w:noProof/>
          <w:sz w:val="22"/>
        </w:rPr>
        <w:t xml:space="preserve"> </w:t>
      </w:r>
      <w:r w:rsidRPr="00322735">
        <w:rPr>
          <w:rFonts w:ascii="Calibri" w:hAnsi="Calibri"/>
          <w:b/>
          <w:bCs/>
          <w:noProof/>
          <w:sz w:val="22"/>
        </w:rPr>
        <w:t>9</w:t>
      </w:r>
      <w:r w:rsidRPr="00322735">
        <w:rPr>
          <w:rFonts w:ascii="Calibri" w:hAnsi="Calibri"/>
          <w:noProof/>
          <w:sz w:val="22"/>
        </w:rPr>
        <w:t>, 113–122.</w:t>
      </w:r>
    </w:p>
    <w:p w14:paraId="01E5EE6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íaz S. &amp; Lavorel S. (2007) Incorporating plant functional diversity effects in ecosystem service assessments. </w:t>
      </w:r>
      <w:r w:rsidRPr="00322735">
        <w:rPr>
          <w:rFonts w:ascii="Calibri" w:hAnsi="Calibri"/>
          <w:i/>
          <w:iCs/>
          <w:noProof/>
          <w:sz w:val="22"/>
        </w:rPr>
        <w:t>Proceedings of the National Academy of Sciences of the United States of America</w:t>
      </w:r>
      <w:r w:rsidRPr="00322735">
        <w:rPr>
          <w:rFonts w:ascii="Calibri" w:hAnsi="Calibri"/>
          <w:noProof/>
          <w:sz w:val="22"/>
        </w:rPr>
        <w:t xml:space="preserve"> </w:t>
      </w:r>
      <w:r w:rsidRPr="00322735">
        <w:rPr>
          <w:rFonts w:ascii="Calibri" w:hAnsi="Calibri"/>
          <w:b/>
          <w:bCs/>
          <w:noProof/>
          <w:sz w:val="22"/>
        </w:rPr>
        <w:t>104</w:t>
      </w:r>
      <w:r w:rsidRPr="00322735">
        <w:rPr>
          <w:rFonts w:ascii="Calibri" w:hAnsi="Calibri"/>
          <w:noProof/>
          <w:sz w:val="22"/>
        </w:rPr>
        <w:t>, 20684–20689.</w:t>
      </w:r>
    </w:p>
    <w:p w14:paraId="6CF7050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Falster D.S. (2006) Sapling strength and safety: the importance of wood density in tropical forests.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71</w:t>
      </w:r>
      <w:r w:rsidRPr="00322735">
        <w:rPr>
          <w:rFonts w:ascii="Calibri" w:hAnsi="Calibri"/>
          <w:noProof/>
          <w:sz w:val="22"/>
        </w:rPr>
        <w:t>, 237–9.</w:t>
      </w:r>
    </w:p>
    <w:p w14:paraId="5B89FA0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Finlayson B.L. &amp; McMahon T.A. (1988) Australia vs. the world: a comparative analysis of streamflow characteristics. </w:t>
      </w:r>
      <w:r w:rsidRPr="00322735">
        <w:rPr>
          <w:rFonts w:ascii="Calibri" w:hAnsi="Calibri"/>
          <w:i/>
          <w:iCs/>
          <w:noProof/>
          <w:sz w:val="22"/>
        </w:rPr>
        <w:t>Fluvial Geomorphology of Australia</w:t>
      </w:r>
      <w:r w:rsidRPr="00322735">
        <w:rPr>
          <w:rFonts w:ascii="Calibri" w:hAnsi="Calibri"/>
          <w:noProof/>
          <w:sz w:val="22"/>
        </w:rPr>
        <w:t>, 17–40.</w:t>
      </w:r>
    </w:p>
    <w:p w14:paraId="5749A66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arssen A.G., Verhoeven J.T.A. &amp; Soons M.B. (2014) Effects of climate-induced increases in summer drought on riparian plant species: a meta-analysi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9</w:t>
      </w:r>
      <w:r w:rsidRPr="00322735">
        <w:rPr>
          <w:rFonts w:ascii="Calibri" w:hAnsi="Calibri"/>
          <w:noProof/>
          <w:sz w:val="22"/>
        </w:rPr>
        <w:t>, 1052–1063.</w:t>
      </w:r>
    </w:p>
    <w:p w14:paraId="3F81785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ower J. (1971) A general coefficient of similarity and some of its properties. </w:t>
      </w:r>
      <w:r w:rsidRPr="00322735">
        <w:rPr>
          <w:rFonts w:ascii="Calibri" w:hAnsi="Calibri"/>
          <w:i/>
          <w:iCs/>
          <w:noProof/>
          <w:sz w:val="22"/>
        </w:rPr>
        <w:t>Biometrics</w:t>
      </w:r>
      <w:r w:rsidRPr="00322735">
        <w:rPr>
          <w:rFonts w:ascii="Calibri" w:hAnsi="Calibri"/>
          <w:noProof/>
          <w:sz w:val="22"/>
        </w:rPr>
        <w:t xml:space="preserve"> </w:t>
      </w:r>
      <w:r w:rsidRPr="00322735">
        <w:rPr>
          <w:rFonts w:ascii="Calibri" w:hAnsi="Calibri"/>
          <w:b/>
          <w:bCs/>
          <w:noProof/>
          <w:sz w:val="22"/>
        </w:rPr>
        <w:t>27</w:t>
      </w:r>
      <w:r w:rsidRPr="00322735">
        <w:rPr>
          <w:rFonts w:ascii="Calibri" w:hAnsi="Calibri"/>
          <w:noProof/>
          <w:sz w:val="22"/>
        </w:rPr>
        <w:t>, 857–871.</w:t>
      </w:r>
    </w:p>
    <w:p w14:paraId="64F1660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raf W. (2006) Downstream hydrologic and geomorphic effects of large dams on American rivers. </w:t>
      </w:r>
      <w:r w:rsidRPr="00322735">
        <w:rPr>
          <w:rFonts w:ascii="Calibri" w:hAnsi="Calibri"/>
          <w:i/>
          <w:iCs/>
          <w:noProof/>
          <w:sz w:val="22"/>
        </w:rPr>
        <w:t>Geomorphology</w:t>
      </w:r>
      <w:r w:rsidRPr="00322735">
        <w:rPr>
          <w:rFonts w:ascii="Calibri" w:hAnsi="Calibri"/>
          <w:noProof/>
          <w:sz w:val="22"/>
        </w:rPr>
        <w:t xml:space="preserve"> </w:t>
      </w:r>
      <w:r w:rsidRPr="00322735">
        <w:rPr>
          <w:rFonts w:ascii="Calibri" w:hAnsi="Calibri"/>
          <w:b/>
          <w:bCs/>
          <w:noProof/>
          <w:sz w:val="22"/>
        </w:rPr>
        <w:t>79</w:t>
      </w:r>
      <w:r w:rsidRPr="00322735">
        <w:rPr>
          <w:rFonts w:ascii="Calibri" w:hAnsi="Calibri"/>
          <w:noProof/>
          <w:sz w:val="22"/>
        </w:rPr>
        <w:t>, 336–360.</w:t>
      </w:r>
    </w:p>
    <w:p w14:paraId="1BE534D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reet J., Angus Webb J. &amp; Cousens R.D. (2011) The importance of seasonal flow timing for riparian vegetation dynamics: a systematic review using causal criteria analysi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6</w:t>
      </w:r>
      <w:r w:rsidRPr="00322735">
        <w:rPr>
          <w:rFonts w:ascii="Calibri" w:hAnsi="Calibri"/>
          <w:noProof/>
          <w:sz w:val="22"/>
        </w:rPr>
        <w:t>, 1231–1247.</w:t>
      </w:r>
    </w:p>
    <w:p w14:paraId="43295C2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armon M.E., Franklin J.F., Swanson F.J., Sollins P., Gregory S., Lattin J., </w:t>
      </w:r>
      <w:r w:rsidRPr="00322735">
        <w:rPr>
          <w:rFonts w:ascii="Calibri" w:hAnsi="Calibri"/>
          <w:i/>
          <w:iCs/>
          <w:noProof/>
          <w:sz w:val="22"/>
        </w:rPr>
        <w:t>et al.</w:t>
      </w:r>
      <w:r w:rsidRPr="00322735">
        <w:rPr>
          <w:rFonts w:ascii="Calibri" w:hAnsi="Calibri"/>
          <w:noProof/>
          <w:sz w:val="22"/>
        </w:rPr>
        <w:t xml:space="preserve"> (1986) Ecology of coarse woody debris in temperate ecosystems. </w:t>
      </w:r>
      <w:r w:rsidRPr="00322735">
        <w:rPr>
          <w:rFonts w:ascii="Calibri" w:hAnsi="Calibri"/>
          <w:i/>
          <w:iCs/>
          <w:noProof/>
          <w:sz w:val="22"/>
        </w:rPr>
        <w:t>Advances in Ecological Research</w:t>
      </w:r>
      <w:r w:rsidRPr="00322735">
        <w:rPr>
          <w:rFonts w:ascii="Calibri" w:hAnsi="Calibri"/>
          <w:noProof/>
          <w:sz w:val="22"/>
        </w:rPr>
        <w:t xml:space="preserve"> </w:t>
      </w:r>
      <w:r w:rsidRPr="00322735">
        <w:rPr>
          <w:rFonts w:ascii="Calibri" w:hAnsi="Calibri"/>
          <w:b/>
          <w:bCs/>
          <w:noProof/>
          <w:sz w:val="22"/>
        </w:rPr>
        <w:t>15</w:t>
      </w:r>
      <w:r w:rsidRPr="00322735">
        <w:rPr>
          <w:rFonts w:ascii="Calibri" w:hAnsi="Calibri"/>
          <w:noProof/>
          <w:sz w:val="22"/>
        </w:rPr>
        <w:t>, 133–302.</w:t>
      </w:r>
    </w:p>
    <w:p w14:paraId="24C0E63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iberger R.M. &amp; Holland B. (2004) </w:t>
      </w:r>
      <w:r w:rsidRPr="00322735">
        <w:rPr>
          <w:rFonts w:ascii="Calibri" w:hAnsi="Calibri"/>
          <w:i/>
          <w:iCs/>
          <w:noProof/>
          <w:sz w:val="22"/>
        </w:rPr>
        <w:t>Statistical analysis and data display: an intermediate course with examples in S-Plus, R, and SAS</w:t>
      </w:r>
      <w:r w:rsidRPr="00322735">
        <w:rPr>
          <w:rFonts w:ascii="Calibri" w:hAnsi="Calibri"/>
          <w:noProof/>
          <w:sz w:val="22"/>
        </w:rPr>
        <w:t>. Springer.</w:t>
      </w:r>
    </w:p>
    <w:p w14:paraId="174B84C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nnessy K., Fawcett R., Kirono D., Mpelasoka M., Jones D., Bathols J., </w:t>
      </w:r>
      <w:r w:rsidRPr="00322735">
        <w:rPr>
          <w:rFonts w:ascii="Calibri" w:hAnsi="Calibri"/>
          <w:i/>
          <w:iCs/>
          <w:noProof/>
          <w:sz w:val="22"/>
        </w:rPr>
        <w:t>et al.</w:t>
      </w:r>
      <w:r w:rsidRPr="00322735">
        <w:rPr>
          <w:rFonts w:ascii="Calibri" w:hAnsi="Calibri"/>
          <w:noProof/>
          <w:sz w:val="22"/>
        </w:rPr>
        <w:t xml:space="preserve"> (2008) </w:t>
      </w:r>
      <w:r w:rsidRPr="00322735">
        <w:rPr>
          <w:rFonts w:ascii="Calibri" w:hAnsi="Calibri"/>
          <w:i/>
          <w:iCs/>
          <w:noProof/>
          <w:sz w:val="22"/>
        </w:rPr>
        <w:t>An assessment of the impact of climate change on the nature and frequency of exceptional climatic events. Australian Government, Bureau of Meterology</w:t>
      </w:r>
      <w:r w:rsidRPr="00322735">
        <w:rPr>
          <w:rFonts w:ascii="Calibri" w:hAnsi="Calibri"/>
          <w:noProof/>
          <w:sz w:val="22"/>
        </w:rPr>
        <w:t>. Department of Agriculture, Fisheries and Forestry, 2008., Canberra, Australia.</w:t>
      </w:r>
    </w:p>
    <w:p w14:paraId="47306DE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nnessy K., Fitzharris B., Bates B.C., Harvey N., Howden S., Highes L., </w:t>
      </w:r>
      <w:r w:rsidRPr="00322735">
        <w:rPr>
          <w:rFonts w:ascii="Calibri" w:hAnsi="Calibri"/>
          <w:i/>
          <w:iCs/>
          <w:noProof/>
          <w:sz w:val="22"/>
        </w:rPr>
        <w:t>et al.</w:t>
      </w:r>
      <w:r w:rsidRPr="00322735">
        <w:rPr>
          <w:rFonts w:ascii="Calibri" w:hAnsi="Calibri"/>
          <w:noProof/>
          <w:sz w:val="22"/>
        </w:rPr>
        <w:t xml:space="preserve"> (2007) </w:t>
      </w:r>
      <w:r w:rsidRPr="00322735">
        <w:rPr>
          <w:rFonts w:ascii="Calibri" w:hAnsi="Calibri"/>
          <w:i/>
          <w:iCs/>
          <w:noProof/>
          <w:sz w:val="22"/>
        </w:rPr>
        <w:t>Climate Change 2007: Impacts, Adaptation and Vulnerability. Contribution of Working Group II to the Fourth Assessment Report of the Intergovernmental Panel on Climate Change</w:t>
      </w:r>
      <w:r w:rsidRPr="00322735">
        <w:rPr>
          <w:rFonts w:ascii="Calibri" w:hAnsi="Calibri"/>
          <w:noProof/>
          <w:sz w:val="22"/>
        </w:rPr>
        <w:t>. (Eds M. Parry, O. Canziani, J. Palutikof, P. van der Linden &amp; C. Hanson), Cambridge University Press, Cambridge.</w:t>
      </w:r>
    </w:p>
    <w:p w14:paraId="27F4FA9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Hooper D., Iii F.C. &amp; Ewel J. (2005) Effects of biodiversity on ecosystem functioning: a consensus of current knowledge.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75</w:t>
      </w:r>
      <w:r w:rsidRPr="00322735">
        <w:rPr>
          <w:rFonts w:ascii="Calibri" w:hAnsi="Calibri"/>
          <w:noProof/>
          <w:sz w:val="22"/>
        </w:rPr>
        <w:t>, 3–35.</w:t>
      </w:r>
    </w:p>
    <w:p w14:paraId="7C3DDA6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Howell J. &amp; Benson D. (2000) Predicting potential impacts of environmental flows on weedy riparian vegetation of the Hawkesbury–Nepean River, south</w:t>
      </w:r>
      <w:r w:rsidRPr="00322735">
        <w:rPr>
          <w:rFonts w:ascii="Calibri" w:hAnsi="Calibri" w:cs="Cambria Math"/>
          <w:noProof/>
          <w:sz w:val="22"/>
        </w:rPr>
        <w:t>‐</w:t>
      </w:r>
      <w:r w:rsidRPr="00322735">
        <w:rPr>
          <w:rFonts w:ascii="Calibri" w:hAnsi="Calibri"/>
          <w:noProof/>
          <w:sz w:val="22"/>
        </w:rPr>
        <w:t xml:space="preserve">eastern Australia. </w:t>
      </w:r>
      <w:r w:rsidRPr="00322735">
        <w:rPr>
          <w:rFonts w:ascii="Calibri" w:hAnsi="Calibri"/>
          <w:i/>
          <w:iCs/>
          <w:noProof/>
          <w:sz w:val="22"/>
        </w:rPr>
        <w:t>Austral Ecology</w:t>
      </w:r>
      <w:r w:rsidRPr="00322735">
        <w:rPr>
          <w:rFonts w:ascii="Calibri" w:hAnsi="Calibri"/>
          <w:noProof/>
          <w:sz w:val="22"/>
        </w:rPr>
        <w:t xml:space="preserve"> </w:t>
      </w:r>
      <w:r w:rsidRPr="00322735">
        <w:rPr>
          <w:rFonts w:ascii="Calibri" w:hAnsi="Calibri"/>
          <w:b/>
          <w:bCs/>
          <w:noProof/>
          <w:sz w:val="22"/>
        </w:rPr>
        <w:t>25</w:t>
      </w:r>
      <w:r w:rsidRPr="00322735">
        <w:rPr>
          <w:rFonts w:ascii="Calibri" w:hAnsi="Calibri"/>
          <w:noProof/>
          <w:sz w:val="22"/>
        </w:rPr>
        <w:t>, 463–475.</w:t>
      </w:r>
    </w:p>
    <w:p w14:paraId="6BF17F8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uang X. &amp; Niemann J. (2006) An evaluation of the geomorphically effective event for fluvial processes over long periods. </w:t>
      </w:r>
      <w:r w:rsidRPr="00322735">
        <w:rPr>
          <w:rFonts w:ascii="Calibri" w:hAnsi="Calibri"/>
          <w:i/>
          <w:iCs/>
          <w:noProof/>
          <w:sz w:val="22"/>
        </w:rPr>
        <w:t>Journal of Geophysical Research</w:t>
      </w:r>
      <w:r w:rsidRPr="00322735">
        <w:rPr>
          <w:rFonts w:ascii="Calibri" w:hAnsi="Calibri"/>
          <w:noProof/>
          <w:sz w:val="22"/>
        </w:rPr>
        <w:t xml:space="preserve"> </w:t>
      </w:r>
      <w:r w:rsidRPr="00322735">
        <w:rPr>
          <w:rFonts w:ascii="Calibri" w:hAnsi="Calibri"/>
          <w:b/>
          <w:bCs/>
          <w:noProof/>
          <w:sz w:val="22"/>
        </w:rPr>
        <w:t>111</w:t>
      </w:r>
      <w:r w:rsidRPr="00322735">
        <w:rPr>
          <w:rFonts w:ascii="Calibri" w:hAnsi="Calibri"/>
          <w:noProof/>
          <w:sz w:val="22"/>
        </w:rPr>
        <w:t>, F03015.</w:t>
      </w:r>
    </w:p>
    <w:p w14:paraId="2AB7637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uston M. (1979) A general hypothesis of species diversity. </w:t>
      </w:r>
      <w:r w:rsidRPr="00322735">
        <w:rPr>
          <w:rFonts w:ascii="Calibri" w:hAnsi="Calibri"/>
          <w:i/>
          <w:iCs/>
          <w:noProof/>
          <w:sz w:val="22"/>
        </w:rPr>
        <w:t>American Naturalist</w:t>
      </w:r>
      <w:r w:rsidRPr="00322735">
        <w:rPr>
          <w:rFonts w:ascii="Calibri" w:hAnsi="Calibri"/>
          <w:noProof/>
          <w:sz w:val="22"/>
        </w:rPr>
        <w:t xml:space="preserve"> </w:t>
      </w:r>
      <w:r w:rsidRPr="00322735">
        <w:rPr>
          <w:rFonts w:ascii="Calibri" w:hAnsi="Calibri"/>
          <w:b/>
          <w:bCs/>
          <w:noProof/>
          <w:sz w:val="22"/>
        </w:rPr>
        <w:t>113</w:t>
      </w:r>
      <w:r w:rsidRPr="00322735">
        <w:rPr>
          <w:rFonts w:ascii="Calibri" w:hAnsi="Calibri"/>
          <w:noProof/>
          <w:sz w:val="22"/>
        </w:rPr>
        <w:t>, 81–101.</w:t>
      </w:r>
    </w:p>
    <w:p w14:paraId="586EE5C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Kennard M.J., Pusey B.J., Olden J.D., Mackay S.J., Stein J.L. &amp; Marsh N. (2010) Classification of natural flow regimes in Australia to support environmental flow management.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5</w:t>
      </w:r>
      <w:r w:rsidRPr="00322735">
        <w:rPr>
          <w:rFonts w:ascii="Calibri" w:hAnsi="Calibri"/>
          <w:noProof/>
          <w:sz w:val="22"/>
        </w:rPr>
        <w:t>, 171–193.</w:t>
      </w:r>
    </w:p>
    <w:p w14:paraId="3172DE1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King D.A., Davies S.J., Tan S. &amp; Noor N.S.M. (2006) The role of wood density and stem support costs in the growth and mortality of tropical trees. </w:t>
      </w:r>
      <w:r w:rsidRPr="00322735">
        <w:rPr>
          <w:rFonts w:ascii="Calibri" w:hAnsi="Calibri"/>
          <w:i/>
          <w:iCs/>
          <w:noProof/>
          <w:sz w:val="22"/>
        </w:rPr>
        <w:t>Journal of Ecology</w:t>
      </w:r>
      <w:r w:rsidRPr="00322735">
        <w:rPr>
          <w:rFonts w:ascii="Calibri" w:hAnsi="Calibri"/>
          <w:noProof/>
          <w:sz w:val="22"/>
        </w:rPr>
        <w:t xml:space="preserve"> </w:t>
      </w:r>
      <w:r w:rsidRPr="00322735">
        <w:rPr>
          <w:rFonts w:ascii="Calibri" w:hAnsi="Calibri"/>
          <w:b/>
          <w:bCs/>
          <w:noProof/>
          <w:sz w:val="22"/>
        </w:rPr>
        <w:t>94</w:t>
      </w:r>
      <w:r w:rsidRPr="00322735">
        <w:rPr>
          <w:rFonts w:ascii="Calibri" w:hAnsi="Calibri"/>
          <w:noProof/>
          <w:sz w:val="22"/>
        </w:rPr>
        <w:t>, 670–680.</w:t>
      </w:r>
    </w:p>
    <w:p w14:paraId="1EBDD79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Kraft N.J.B., Metz M.R., Condit R.S. &amp; Chave J. (2010) The relationship between wood density and mortality in a global tropical forest data set.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88</w:t>
      </w:r>
      <w:r w:rsidRPr="00322735">
        <w:rPr>
          <w:rFonts w:ascii="Calibri" w:hAnsi="Calibri"/>
          <w:noProof/>
          <w:sz w:val="22"/>
        </w:rPr>
        <w:t>, 1124–36.</w:t>
      </w:r>
    </w:p>
    <w:p w14:paraId="7403A1A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liberté E. &amp; Legendre P. (2010) A distance-based framework for measuring functional diversity from multiple trait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299–305.</w:t>
      </w:r>
    </w:p>
    <w:p w14:paraId="4A5D648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liberté E., Wells J.A., Declerck F., Metcalfe D.J., Catterall C.P., Queiroz C., </w:t>
      </w:r>
      <w:r w:rsidRPr="00322735">
        <w:rPr>
          <w:rFonts w:ascii="Calibri" w:hAnsi="Calibri"/>
          <w:i/>
          <w:iCs/>
          <w:noProof/>
          <w:sz w:val="22"/>
        </w:rPr>
        <w:t>et al.</w:t>
      </w:r>
      <w:r w:rsidRPr="00322735">
        <w:rPr>
          <w:rFonts w:ascii="Calibri" w:hAnsi="Calibri"/>
          <w:noProof/>
          <w:sz w:val="22"/>
        </w:rPr>
        <w:t xml:space="preserve"> (2010) Land-use intensification reduces functional redundancy and response diversity in plant communities. </w:t>
      </w:r>
      <w:r w:rsidRPr="00322735">
        <w:rPr>
          <w:rFonts w:ascii="Calibri" w:hAnsi="Calibri"/>
          <w:i/>
          <w:iCs/>
          <w:noProof/>
          <w:sz w:val="22"/>
        </w:rPr>
        <w:t>Ecology Letters</w:t>
      </w:r>
      <w:r w:rsidRPr="00322735">
        <w:rPr>
          <w:rFonts w:ascii="Calibri" w:hAnsi="Calibri"/>
          <w:noProof/>
          <w:sz w:val="22"/>
        </w:rPr>
        <w:t xml:space="preserve"> </w:t>
      </w:r>
      <w:r w:rsidRPr="00322735">
        <w:rPr>
          <w:rFonts w:ascii="Calibri" w:hAnsi="Calibri"/>
          <w:b/>
          <w:bCs/>
          <w:noProof/>
          <w:sz w:val="22"/>
        </w:rPr>
        <w:t>13</w:t>
      </w:r>
      <w:r w:rsidRPr="00322735">
        <w:rPr>
          <w:rFonts w:ascii="Calibri" w:hAnsi="Calibri"/>
          <w:noProof/>
          <w:sz w:val="22"/>
        </w:rPr>
        <w:t>, 76–86.</w:t>
      </w:r>
    </w:p>
    <w:p w14:paraId="7BE749D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urance W. &amp; Pérez-Salicrup D. (2001) Rain forest fragmentation and the structure of Amazonian liana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2</w:t>
      </w:r>
      <w:r w:rsidRPr="00322735">
        <w:rPr>
          <w:rFonts w:ascii="Calibri" w:hAnsi="Calibri"/>
          <w:noProof/>
          <w:sz w:val="22"/>
        </w:rPr>
        <w:t>, 105–116.</w:t>
      </w:r>
    </w:p>
    <w:p w14:paraId="7307B38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eishman M., Wright I., Moles A. &amp; Westoby M. (2000) The evolutionary ecology of seed size. </w:t>
      </w:r>
      <w:r w:rsidRPr="00322735">
        <w:rPr>
          <w:rFonts w:ascii="Calibri" w:hAnsi="Calibri"/>
          <w:i/>
          <w:iCs/>
          <w:noProof/>
          <w:sz w:val="22"/>
        </w:rPr>
        <w:t>Seeds: the ecology of regeneration in plant communities 2</w:t>
      </w:r>
      <w:r w:rsidRPr="00322735">
        <w:rPr>
          <w:rFonts w:ascii="Calibri" w:hAnsi="Calibri"/>
          <w:noProof/>
          <w:sz w:val="22"/>
        </w:rPr>
        <w:t>, 31–58.</w:t>
      </w:r>
    </w:p>
    <w:p w14:paraId="097F7C1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eps J., Bello F. De, Lavorel S. &amp; Berman S. (2006) Quantifying and interpreting functional diversity of natural communities: practical considerations matter. </w:t>
      </w:r>
      <w:r w:rsidRPr="00322735">
        <w:rPr>
          <w:rFonts w:ascii="Calibri" w:hAnsi="Calibri"/>
          <w:i/>
          <w:iCs/>
          <w:noProof/>
          <w:sz w:val="22"/>
        </w:rPr>
        <w:t>Preslia</w:t>
      </w:r>
      <w:r w:rsidRPr="00322735">
        <w:rPr>
          <w:rFonts w:ascii="Calibri" w:hAnsi="Calibri"/>
          <w:noProof/>
          <w:sz w:val="22"/>
        </w:rPr>
        <w:t>, 481–501.</w:t>
      </w:r>
    </w:p>
    <w:p w14:paraId="7AC858C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322735">
        <w:rPr>
          <w:rFonts w:ascii="Calibri" w:hAnsi="Calibri"/>
          <w:i/>
          <w:iCs/>
          <w:noProof/>
          <w:sz w:val="22"/>
        </w:rPr>
        <w:t>Journal of Arid Environments</w:t>
      </w:r>
      <w:r w:rsidRPr="00322735">
        <w:rPr>
          <w:rFonts w:ascii="Calibri" w:hAnsi="Calibri"/>
          <w:noProof/>
          <w:sz w:val="22"/>
        </w:rPr>
        <w:t xml:space="preserve"> </w:t>
      </w:r>
      <w:r w:rsidRPr="00322735">
        <w:rPr>
          <w:rFonts w:ascii="Calibri" w:hAnsi="Calibri"/>
          <w:b/>
          <w:bCs/>
          <w:noProof/>
          <w:sz w:val="22"/>
        </w:rPr>
        <w:t>63</w:t>
      </w:r>
      <w:r w:rsidRPr="00322735">
        <w:rPr>
          <w:rFonts w:ascii="Calibri" w:hAnsi="Calibri"/>
          <w:noProof/>
          <w:sz w:val="22"/>
        </w:rPr>
        <w:t>, 785–813.</w:t>
      </w:r>
    </w:p>
    <w:p w14:paraId="730346C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heshwari B., Walker K. &amp; McMahon T. (1995) Effects of regulation on the flow regime of the River Murray, Australia. </w:t>
      </w:r>
      <w:r w:rsidRPr="00322735">
        <w:rPr>
          <w:rFonts w:ascii="Calibri" w:hAnsi="Calibri"/>
          <w:i/>
          <w:iCs/>
          <w:noProof/>
          <w:sz w:val="22"/>
        </w:rPr>
        <w:t>Regulated Rivers: Research and Management</w:t>
      </w:r>
      <w:r w:rsidRPr="00322735">
        <w:rPr>
          <w:rFonts w:ascii="Calibri" w:hAnsi="Calibri"/>
          <w:noProof/>
          <w:sz w:val="22"/>
        </w:rPr>
        <w:t xml:space="preserve"> </w:t>
      </w:r>
      <w:r w:rsidRPr="00322735">
        <w:rPr>
          <w:rFonts w:ascii="Calibri" w:hAnsi="Calibri"/>
          <w:b/>
          <w:bCs/>
          <w:noProof/>
          <w:sz w:val="22"/>
        </w:rPr>
        <w:t>10</w:t>
      </w:r>
      <w:r w:rsidRPr="00322735">
        <w:rPr>
          <w:rFonts w:ascii="Calibri" w:hAnsi="Calibri"/>
          <w:noProof/>
          <w:sz w:val="22"/>
        </w:rPr>
        <w:t>, 15–38.</w:t>
      </w:r>
    </w:p>
    <w:p w14:paraId="5FC0056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rsh N.A., Stewardson M.J. &amp; Kennard M.J. (2003) River Analysis Package. Cooperative Research Centre for Catchment Hydrology, Monash University Melbourne. </w:t>
      </w:r>
      <w:r w:rsidRPr="00322735">
        <w:rPr>
          <w:rFonts w:ascii="Calibri" w:hAnsi="Calibri"/>
          <w:i/>
          <w:iCs/>
          <w:noProof/>
          <w:sz w:val="22"/>
        </w:rPr>
        <w:t>Softwar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649C460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rtínez-Cabrera H.I., Jones C.S., Espino S. &amp; Schenk H.J. (2009) Wood anatomy and wood density in shrubs: Responses to varying aridity along transcontinental transects. </w:t>
      </w:r>
      <w:r w:rsidRPr="00322735">
        <w:rPr>
          <w:rFonts w:ascii="Calibri" w:hAnsi="Calibri"/>
          <w:i/>
          <w:iCs/>
          <w:noProof/>
          <w:sz w:val="22"/>
        </w:rPr>
        <w:t>American Journal of Botany</w:t>
      </w:r>
      <w:r w:rsidRPr="00322735">
        <w:rPr>
          <w:rFonts w:ascii="Calibri" w:hAnsi="Calibri"/>
          <w:noProof/>
          <w:sz w:val="22"/>
        </w:rPr>
        <w:t xml:space="preserve"> </w:t>
      </w:r>
      <w:r w:rsidRPr="00322735">
        <w:rPr>
          <w:rFonts w:ascii="Calibri" w:hAnsi="Calibri"/>
          <w:b/>
          <w:bCs/>
          <w:noProof/>
          <w:sz w:val="22"/>
        </w:rPr>
        <w:t>96</w:t>
      </w:r>
      <w:r w:rsidRPr="00322735">
        <w:rPr>
          <w:rFonts w:ascii="Calibri" w:hAnsi="Calibri"/>
          <w:noProof/>
          <w:sz w:val="22"/>
        </w:rPr>
        <w:t>, 1388–98.</w:t>
      </w:r>
    </w:p>
    <w:p w14:paraId="5A36DC1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Melick D. (1990) Regenerative succession of Tristaniopsis laurina and Acmena smithii in riparian warm temperate rain-forest in Victoria, in relation to light and nutrient regimes.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38</w:t>
      </w:r>
      <w:r w:rsidRPr="00322735">
        <w:rPr>
          <w:rFonts w:ascii="Calibri" w:hAnsi="Calibri"/>
          <w:noProof/>
          <w:sz w:val="22"/>
        </w:rPr>
        <w:t>, 111–120.</w:t>
      </w:r>
    </w:p>
    <w:p w14:paraId="05A774D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erritt D., Nilsson C. &amp; Jansson R. (2010) Consequences of propagule dispersal and river fragmentation for riparian plant community diversity and turnover.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80</w:t>
      </w:r>
      <w:r w:rsidRPr="00322735">
        <w:rPr>
          <w:rFonts w:ascii="Calibri" w:hAnsi="Calibri"/>
          <w:noProof/>
          <w:sz w:val="22"/>
        </w:rPr>
        <w:t>, 609–626.</w:t>
      </w:r>
    </w:p>
    <w:p w14:paraId="043A454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ichaels H., Benner B. &amp; Hartgerink A. (1988) Seed size variation: magnitude, distribution, and ecological correlates. </w:t>
      </w:r>
      <w:r w:rsidRPr="00322735">
        <w:rPr>
          <w:rFonts w:ascii="Calibri" w:hAnsi="Calibri"/>
          <w:i/>
          <w:iCs/>
          <w:noProof/>
          <w:sz w:val="22"/>
        </w:rPr>
        <w:t>Evolutionary Ecology</w:t>
      </w:r>
      <w:r w:rsidRPr="00322735">
        <w:rPr>
          <w:rFonts w:ascii="Calibri" w:hAnsi="Calibri"/>
          <w:noProof/>
          <w:sz w:val="22"/>
        </w:rPr>
        <w:t xml:space="preserve"> </w:t>
      </w:r>
      <w:r w:rsidRPr="00322735">
        <w:rPr>
          <w:rFonts w:ascii="Calibri" w:hAnsi="Calibri"/>
          <w:b/>
          <w:bCs/>
          <w:noProof/>
          <w:sz w:val="22"/>
        </w:rPr>
        <w:t>2</w:t>
      </w:r>
      <w:r w:rsidRPr="00322735">
        <w:rPr>
          <w:rFonts w:ascii="Calibri" w:hAnsi="Calibri"/>
          <w:noProof/>
          <w:sz w:val="22"/>
        </w:rPr>
        <w:t>, 157–166.</w:t>
      </w:r>
    </w:p>
    <w:p w14:paraId="4A819C1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ontoya D., Rogers L. &amp; Memmott J. (2012) Emerging perspectives in the restoration of biodiversity-based ecosystem servic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27</w:t>
      </w:r>
      <w:r w:rsidRPr="00322735">
        <w:rPr>
          <w:rFonts w:ascii="Calibri" w:hAnsi="Calibri"/>
          <w:noProof/>
          <w:sz w:val="22"/>
        </w:rPr>
        <w:t>, 666–72.</w:t>
      </w:r>
    </w:p>
    <w:p w14:paraId="694D5D77"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ouillot D., Graham N.A.J., Villéger S., Mason N.W.H. &amp; Bellwood D.R. (2013) A functional approach reveals community responses to disturbanc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167–77.</w:t>
      </w:r>
    </w:p>
    <w:p w14:paraId="580792E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aiman R. &amp; Decamps H. (1997) The ecology of interfaces: riparian zones. </w:t>
      </w:r>
      <w:r w:rsidRPr="00322735">
        <w:rPr>
          <w:rFonts w:ascii="Calibri" w:hAnsi="Calibri"/>
          <w:i/>
          <w:iCs/>
          <w:noProof/>
          <w:sz w:val="22"/>
        </w:rPr>
        <w:t>Annual Review of Ecology and Systematics</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621–658.</w:t>
      </w:r>
    </w:p>
    <w:p w14:paraId="359B2DE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aiman R., Decamps H. &amp; Pollock M. (1993) The role of riparian corridors in maintaining regional biodiversity. </w:t>
      </w:r>
      <w:r w:rsidRPr="00322735">
        <w:rPr>
          <w:rFonts w:ascii="Calibri" w:hAnsi="Calibri"/>
          <w:i/>
          <w:iCs/>
          <w:noProof/>
          <w:sz w:val="22"/>
        </w:rPr>
        <w:t>Ecological Applications</w:t>
      </w:r>
      <w:r w:rsidRPr="00322735">
        <w:rPr>
          <w:rFonts w:ascii="Calibri" w:hAnsi="Calibri"/>
          <w:noProof/>
          <w:sz w:val="22"/>
        </w:rPr>
        <w:t xml:space="preserve"> </w:t>
      </w:r>
      <w:r w:rsidRPr="00322735">
        <w:rPr>
          <w:rFonts w:ascii="Calibri" w:hAnsi="Calibri"/>
          <w:b/>
          <w:bCs/>
          <w:noProof/>
          <w:sz w:val="22"/>
        </w:rPr>
        <w:t>3</w:t>
      </w:r>
      <w:r w:rsidRPr="00322735">
        <w:rPr>
          <w:rFonts w:ascii="Calibri" w:hAnsi="Calibri"/>
          <w:noProof/>
          <w:sz w:val="22"/>
        </w:rPr>
        <w:t>, 209–212.</w:t>
      </w:r>
    </w:p>
    <w:p w14:paraId="1D3D31D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epstad D., Tohver I., Ray D., Moutinho P. &amp; Cardinot G. (2007) Mortality of large trees and lianas following experimental drought in an Amazon forest.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8</w:t>
      </w:r>
      <w:r w:rsidRPr="00322735">
        <w:rPr>
          <w:rFonts w:ascii="Calibri" w:hAnsi="Calibri"/>
          <w:noProof/>
          <w:sz w:val="22"/>
        </w:rPr>
        <w:t>, 2259–2269.</w:t>
      </w:r>
    </w:p>
    <w:p w14:paraId="4FAECC8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cholls N. (1989) Sea surface temperatures and Australian winter rainfall. </w:t>
      </w:r>
      <w:r w:rsidRPr="00322735">
        <w:rPr>
          <w:rFonts w:ascii="Calibri" w:hAnsi="Calibri"/>
          <w:i/>
          <w:iCs/>
          <w:noProof/>
          <w:sz w:val="22"/>
        </w:rPr>
        <w:t>Journal of Climate</w:t>
      </w:r>
      <w:r w:rsidRPr="00322735">
        <w:rPr>
          <w:rFonts w:ascii="Calibri" w:hAnsi="Calibri"/>
          <w:noProof/>
          <w:sz w:val="22"/>
        </w:rPr>
        <w:t xml:space="preserve"> </w:t>
      </w:r>
      <w:r w:rsidRPr="00322735">
        <w:rPr>
          <w:rFonts w:ascii="Calibri" w:hAnsi="Calibri"/>
          <w:b/>
          <w:bCs/>
          <w:noProof/>
          <w:sz w:val="22"/>
        </w:rPr>
        <w:t>2</w:t>
      </w:r>
      <w:r w:rsidRPr="00322735">
        <w:rPr>
          <w:rFonts w:ascii="Calibri" w:hAnsi="Calibri"/>
          <w:noProof/>
          <w:sz w:val="22"/>
        </w:rPr>
        <w:t>, 965–973.</w:t>
      </w:r>
    </w:p>
    <w:p w14:paraId="7FE9C17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klas K.J. &amp; Spatz H.-C. (2010) Worldwide correlations of mechanical properties and green wood density. </w:t>
      </w:r>
      <w:r w:rsidRPr="00322735">
        <w:rPr>
          <w:rFonts w:ascii="Calibri" w:hAnsi="Calibri"/>
          <w:i/>
          <w:iCs/>
          <w:noProof/>
          <w:sz w:val="22"/>
        </w:rPr>
        <w:t>American Journal of Botany</w:t>
      </w:r>
      <w:r w:rsidRPr="00322735">
        <w:rPr>
          <w:rFonts w:ascii="Calibri" w:hAnsi="Calibri"/>
          <w:noProof/>
          <w:sz w:val="22"/>
        </w:rPr>
        <w:t xml:space="preserve"> </w:t>
      </w:r>
      <w:r w:rsidRPr="00322735">
        <w:rPr>
          <w:rFonts w:ascii="Calibri" w:hAnsi="Calibri"/>
          <w:b/>
          <w:bCs/>
          <w:noProof/>
          <w:sz w:val="22"/>
        </w:rPr>
        <w:t>97</w:t>
      </w:r>
      <w:r w:rsidRPr="00322735">
        <w:rPr>
          <w:rFonts w:ascii="Calibri" w:hAnsi="Calibri"/>
          <w:noProof/>
          <w:sz w:val="22"/>
        </w:rPr>
        <w:t>, 1587–94.</w:t>
      </w:r>
    </w:p>
    <w:p w14:paraId="45B0E62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lsson C., Grelsson G., Johansson M. &amp; Sperens U. (1989) Patterns of plant species richness along riverbank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70</w:t>
      </w:r>
      <w:r w:rsidRPr="00322735">
        <w:rPr>
          <w:rFonts w:ascii="Calibri" w:hAnsi="Calibri"/>
          <w:noProof/>
          <w:sz w:val="22"/>
        </w:rPr>
        <w:t>, 77–84.</w:t>
      </w:r>
    </w:p>
    <w:p w14:paraId="2E7B194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lsson C. &amp; Svedmark M. (2002) Basic Principles and Ecological Consequences of Changing Water Regimes: Riparian Plant Communities. </w:t>
      </w:r>
      <w:r w:rsidRPr="00322735">
        <w:rPr>
          <w:rFonts w:ascii="Calibri" w:hAnsi="Calibri"/>
          <w:i/>
          <w:iCs/>
          <w:noProof/>
          <w:sz w:val="22"/>
        </w:rPr>
        <w:t>Environmental Management</w:t>
      </w:r>
      <w:r w:rsidRPr="00322735">
        <w:rPr>
          <w:rFonts w:ascii="Calibri" w:hAnsi="Calibri"/>
          <w:noProof/>
          <w:sz w:val="22"/>
        </w:rPr>
        <w:t xml:space="preserve"> </w:t>
      </w:r>
      <w:r w:rsidRPr="00322735">
        <w:rPr>
          <w:rFonts w:ascii="Calibri" w:hAnsi="Calibri"/>
          <w:b/>
          <w:bCs/>
          <w:noProof/>
          <w:sz w:val="22"/>
        </w:rPr>
        <w:t>30</w:t>
      </w:r>
      <w:r w:rsidRPr="00322735">
        <w:rPr>
          <w:rFonts w:ascii="Calibri" w:hAnsi="Calibri"/>
          <w:noProof/>
          <w:sz w:val="22"/>
        </w:rPr>
        <w:t>, 468–480.</w:t>
      </w:r>
    </w:p>
    <w:p w14:paraId="4386675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keman R.J. (2011) Functional diversity indices reveal the impacts of land use intensification on plant community assembly. </w:t>
      </w:r>
      <w:r w:rsidRPr="00322735">
        <w:rPr>
          <w:rFonts w:ascii="Calibri" w:hAnsi="Calibri"/>
          <w:i/>
          <w:iCs/>
          <w:noProof/>
          <w:sz w:val="22"/>
        </w:rPr>
        <w:t>Journal of Ecology</w:t>
      </w:r>
      <w:r w:rsidRPr="00322735">
        <w:rPr>
          <w:rFonts w:ascii="Calibri" w:hAnsi="Calibri"/>
          <w:noProof/>
          <w:sz w:val="22"/>
        </w:rPr>
        <w:t xml:space="preserve"> </w:t>
      </w:r>
      <w:r w:rsidRPr="00322735">
        <w:rPr>
          <w:rFonts w:ascii="Calibri" w:hAnsi="Calibri"/>
          <w:b/>
          <w:bCs/>
          <w:noProof/>
          <w:sz w:val="22"/>
        </w:rPr>
        <w:t>99</w:t>
      </w:r>
      <w:r w:rsidRPr="00322735">
        <w:rPr>
          <w:rFonts w:ascii="Calibri" w:hAnsi="Calibri"/>
          <w:noProof/>
          <w:sz w:val="22"/>
        </w:rPr>
        <w:t>, 1143–1151.</w:t>
      </w:r>
    </w:p>
    <w:p w14:paraId="1637D35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keman R.J. (2014) Functional trait metrics are sensitive to the completeness of the species’ trait data? </w:t>
      </w:r>
      <w:r w:rsidRPr="00322735">
        <w:rPr>
          <w:rFonts w:ascii="Calibri" w:hAnsi="Calibri"/>
          <w:i/>
          <w:iCs/>
          <w:noProof/>
          <w:sz w:val="22"/>
        </w:rPr>
        <w:t>Methods in Ecology and Evolution</w:t>
      </w:r>
      <w:r w:rsidRPr="00322735">
        <w:rPr>
          <w:rFonts w:ascii="Calibri" w:hAnsi="Calibri"/>
          <w:noProof/>
          <w:sz w:val="22"/>
        </w:rPr>
        <w:t xml:space="preserve"> </w:t>
      </w:r>
      <w:r w:rsidRPr="00322735">
        <w:rPr>
          <w:rFonts w:ascii="Calibri" w:hAnsi="Calibri"/>
          <w:b/>
          <w:bCs/>
          <w:noProof/>
          <w:sz w:val="22"/>
        </w:rPr>
        <w:t>5</w:t>
      </w:r>
      <w:r w:rsidRPr="00322735">
        <w:rPr>
          <w:rFonts w:ascii="Calibri" w:hAnsi="Calibri"/>
          <w:noProof/>
          <w:sz w:val="22"/>
        </w:rPr>
        <w:t>, 9–15.</w:t>
      </w:r>
    </w:p>
    <w:p w14:paraId="76B497A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lmer M. &amp; Poff N. (1997) The influence of environmental heterogeneity on patterns and processes in streams. </w:t>
      </w:r>
      <w:r w:rsidRPr="00322735">
        <w:rPr>
          <w:rFonts w:ascii="Calibri" w:hAnsi="Calibri"/>
          <w:i/>
          <w:iCs/>
          <w:noProof/>
          <w:sz w:val="22"/>
        </w:rPr>
        <w:t>Journal of the North American Benthological Society</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169–173.</w:t>
      </w:r>
    </w:p>
    <w:p w14:paraId="092B186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eel M., Finlayson B. &amp; McMahon T. (2007) Updated world map of the Köppen-Geiger climate classification. </w:t>
      </w:r>
      <w:r w:rsidRPr="00322735">
        <w:rPr>
          <w:rFonts w:ascii="Calibri" w:hAnsi="Calibri"/>
          <w:i/>
          <w:iCs/>
          <w:noProof/>
          <w:sz w:val="22"/>
        </w:rPr>
        <w:t>Hydrology and Earth System Sciences Discussions</w:t>
      </w:r>
      <w:r w:rsidRPr="00322735">
        <w:rPr>
          <w:rFonts w:ascii="Calibri" w:hAnsi="Calibri"/>
          <w:noProof/>
          <w:sz w:val="22"/>
        </w:rPr>
        <w:t xml:space="preserve"> </w:t>
      </w:r>
      <w:r w:rsidRPr="00322735">
        <w:rPr>
          <w:rFonts w:ascii="Calibri" w:hAnsi="Calibri"/>
          <w:b/>
          <w:bCs/>
          <w:noProof/>
          <w:sz w:val="22"/>
        </w:rPr>
        <w:t>4</w:t>
      </w:r>
      <w:r w:rsidRPr="00322735">
        <w:rPr>
          <w:rFonts w:ascii="Calibri" w:hAnsi="Calibri"/>
          <w:noProof/>
          <w:sz w:val="22"/>
        </w:rPr>
        <w:t>, 439–473.</w:t>
      </w:r>
    </w:p>
    <w:p w14:paraId="55549B9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Peel M., McMahon T. &amp; Finlayson B. (2004) Continental differences in the variability of annual runoff-update and reassessment. </w:t>
      </w:r>
      <w:r w:rsidRPr="00322735">
        <w:rPr>
          <w:rFonts w:ascii="Calibri" w:hAnsi="Calibri"/>
          <w:i/>
          <w:iCs/>
          <w:noProof/>
          <w:sz w:val="22"/>
        </w:rPr>
        <w:t>Journal of Hydrology</w:t>
      </w:r>
      <w:r w:rsidRPr="00322735">
        <w:rPr>
          <w:rFonts w:ascii="Calibri" w:hAnsi="Calibri"/>
          <w:noProof/>
          <w:sz w:val="22"/>
        </w:rPr>
        <w:t xml:space="preserve"> </w:t>
      </w:r>
      <w:r w:rsidRPr="00322735">
        <w:rPr>
          <w:rFonts w:ascii="Calibri" w:hAnsi="Calibri"/>
          <w:b/>
          <w:bCs/>
          <w:noProof/>
          <w:sz w:val="22"/>
        </w:rPr>
        <w:t>295</w:t>
      </w:r>
      <w:r w:rsidRPr="00322735">
        <w:rPr>
          <w:rFonts w:ascii="Calibri" w:hAnsi="Calibri"/>
          <w:noProof/>
          <w:sz w:val="22"/>
        </w:rPr>
        <w:t>, 185–197.</w:t>
      </w:r>
    </w:p>
    <w:p w14:paraId="29E2883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ff N., Allan J. &amp; Bain M. (1997) The natural flow regime. </w:t>
      </w:r>
      <w:r w:rsidRPr="00322735">
        <w:rPr>
          <w:rFonts w:ascii="Calibri" w:hAnsi="Calibri"/>
          <w:i/>
          <w:iCs/>
          <w:noProof/>
          <w:sz w:val="22"/>
        </w:rPr>
        <w:t>BioScience</w:t>
      </w:r>
      <w:r w:rsidRPr="00322735">
        <w:rPr>
          <w:rFonts w:ascii="Calibri" w:hAnsi="Calibri"/>
          <w:noProof/>
          <w:sz w:val="22"/>
        </w:rPr>
        <w:t xml:space="preserve"> </w:t>
      </w:r>
      <w:r w:rsidRPr="00322735">
        <w:rPr>
          <w:rFonts w:ascii="Calibri" w:hAnsi="Calibri"/>
          <w:b/>
          <w:bCs/>
          <w:noProof/>
          <w:sz w:val="22"/>
        </w:rPr>
        <w:t>47</w:t>
      </w:r>
      <w:r w:rsidRPr="00322735">
        <w:rPr>
          <w:rFonts w:ascii="Calibri" w:hAnsi="Calibri"/>
          <w:noProof/>
          <w:sz w:val="22"/>
        </w:rPr>
        <w:t>, 769–784.</w:t>
      </w:r>
    </w:p>
    <w:p w14:paraId="72915A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ff N.L. (2002) Ecological response to and management of increased flooding caused by climate change. </w:t>
      </w:r>
      <w:r w:rsidRPr="00322735">
        <w:rPr>
          <w:rFonts w:ascii="Calibri" w:hAnsi="Calibri"/>
          <w:i/>
          <w:iCs/>
          <w:noProof/>
          <w:sz w:val="22"/>
        </w:rPr>
        <w:t>Philosophical Transactions of the Royal Society of London. Series A, Mathematical, Physical, and Engineering Sciences</w:t>
      </w:r>
      <w:r w:rsidRPr="00322735">
        <w:rPr>
          <w:rFonts w:ascii="Calibri" w:hAnsi="Calibri"/>
          <w:noProof/>
          <w:sz w:val="22"/>
        </w:rPr>
        <w:t xml:space="preserve"> </w:t>
      </w:r>
      <w:r w:rsidRPr="00322735">
        <w:rPr>
          <w:rFonts w:ascii="Calibri" w:hAnsi="Calibri"/>
          <w:b/>
          <w:bCs/>
          <w:noProof/>
          <w:sz w:val="22"/>
        </w:rPr>
        <w:t>360</w:t>
      </w:r>
      <w:r w:rsidRPr="00322735">
        <w:rPr>
          <w:rFonts w:ascii="Calibri" w:hAnsi="Calibri"/>
          <w:noProof/>
          <w:sz w:val="22"/>
        </w:rPr>
        <w:t>, 1497–510.</w:t>
      </w:r>
    </w:p>
    <w:p w14:paraId="4D48339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llard K.S., Ge Y. &amp; Dudoit S. (2008) multtest: Resampling-based multiple hypothesis testing. </w:t>
      </w:r>
      <w:r w:rsidRPr="00322735">
        <w:rPr>
          <w:rFonts w:ascii="Calibri" w:hAnsi="Calibri"/>
          <w:i/>
          <w:iCs/>
          <w:noProof/>
          <w:sz w:val="22"/>
        </w:rPr>
        <w:t>R packag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65EFEFB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orter L., Wright S.J., Paz H., Ackerly D.D., Condit R., Ibarra-Manríquez G., </w:t>
      </w:r>
      <w:r w:rsidRPr="00322735">
        <w:rPr>
          <w:rFonts w:ascii="Calibri" w:hAnsi="Calibri"/>
          <w:i/>
          <w:iCs/>
          <w:noProof/>
          <w:sz w:val="22"/>
        </w:rPr>
        <w:t>et al.</w:t>
      </w:r>
      <w:r w:rsidRPr="00322735">
        <w:rPr>
          <w:rFonts w:ascii="Calibri" w:hAnsi="Calibri"/>
          <w:noProof/>
          <w:sz w:val="22"/>
        </w:rPr>
        <w:t xml:space="preserve"> (2008) Are functional traits good predictors of demographic rates? Evidence from five neotropical forest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9</w:t>
      </w:r>
      <w:r w:rsidRPr="00322735">
        <w:rPr>
          <w:rFonts w:ascii="Calibri" w:hAnsi="Calibri"/>
          <w:noProof/>
          <w:sz w:val="22"/>
        </w:rPr>
        <w:t>, 1908–20.</w:t>
      </w:r>
    </w:p>
    <w:p w14:paraId="40CBFA6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reston K.A., Cornwell W.K. &amp; Denoyer J.L. (2006) Wood density and vessel traits as distinct correlates of ecological strategy in 51 California coast range angiosperms.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70</w:t>
      </w:r>
      <w:r w:rsidRPr="00322735">
        <w:rPr>
          <w:rFonts w:ascii="Calibri" w:hAnsi="Calibri"/>
          <w:noProof/>
          <w:sz w:val="22"/>
        </w:rPr>
        <w:t>, 807–18.</w:t>
      </w:r>
    </w:p>
    <w:p w14:paraId="6C5105D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R Core Team (2013) R: A Language and Environment for Statistical Computing.</w:t>
      </w:r>
    </w:p>
    <w:p w14:paraId="7B5B236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eich P. &amp; Wright I. (2003) The evolution of plant functional variation: traits, spectra, and strategies. </w:t>
      </w:r>
      <w:r w:rsidRPr="00322735">
        <w:rPr>
          <w:rFonts w:ascii="Calibri" w:hAnsi="Calibri"/>
          <w:i/>
          <w:iCs/>
          <w:noProof/>
          <w:sz w:val="22"/>
        </w:rPr>
        <w:t>International Journal of Plant Sciences</w:t>
      </w:r>
      <w:r w:rsidRPr="00322735">
        <w:rPr>
          <w:rFonts w:ascii="Calibri" w:hAnsi="Calibri"/>
          <w:noProof/>
          <w:sz w:val="22"/>
        </w:rPr>
        <w:t xml:space="preserve"> </w:t>
      </w:r>
      <w:r w:rsidRPr="00322735">
        <w:rPr>
          <w:rFonts w:ascii="Calibri" w:hAnsi="Calibri"/>
          <w:b/>
          <w:bCs/>
          <w:noProof/>
          <w:sz w:val="22"/>
        </w:rPr>
        <w:t>164</w:t>
      </w:r>
      <w:r w:rsidRPr="00322735">
        <w:rPr>
          <w:rFonts w:ascii="Calibri" w:hAnsi="Calibri"/>
          <w:noProof/>
          <w:sz w:val="22"/>
        </w:rPr>
        <w:t>, 146–164.</w:t>
      </w:r>
    </w:p>
    <w:p w14:paraId="726A66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obertson A.I. (2001) The responses of floodplain primary production to flood frequency and timing.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38</w:t>
      </w:r>
      <w:r w:rsidRPr="00322735">
        <w:rPr>
          <w:rFonts w:ascii="Calibri" w:hAnsi="Calibri"/>
          <w:noProof/>
          <w:sz w:val="22"/>
        </w:rPr>
        <w:t>, 126–136.</w:t>
      </w:r>
    </w:p>
    <w:p w14:paraId="76E9855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obinson C. &amp; Schumacker R. (2009) Interaction effects: centering, variance inflation factor, and interpretation issues. </w:t>
      </w:r>
      <w:r w:rsidRPr="00322735">
        <w:rPr>
          <w:rFonts w:ascii="Calibri" w:hAnsi="Calibri"/>
          <w:i/>
          <w:iCs/>
          <w:noProof/>
          <w:sz w:val="22"/>
        </w:rPr>
        <w:t>Multiple Linear Regression Viewpoints</w:t>
      </w:r>
      <w:r w:rsidRPr="00322735">
        <w:rPr>
          <w:rFonts w:ascii="Calibri" w:hAnsi="Calibri"/>
          <w:noProof/>
          <w:sz w:val="22"/>
        </w:rPr>
        <w:t xml:space="preserve"> </w:t>
      </w:r>
      <w:r w:rsidRPr="00322735">
        <w:rPr>
          <w:rFonts w:ascii="Calibri" w:hAnsi="Calibri"/>
          <w:b/>
          <w:bCs/>
          <w:noProof/>
          <w:sz w:val="22"/>
        </w:rPr>
        <w:t>35</w:t>
      </w:r>
      <w:r w:rsidRPr="00322735">
        <w:rPr>
          <w:rFonts w:ascii="Calibri" w:hAnsi="Calibri"/>
          <w:noProof/>
          <w:sz w:val="22"/>
        </w:rPr>
        <w:t>, 6–11.</w:t>
      </w:r>
    </w:p>
    <w:p w14:paraId="77AC8D8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avage J. &amp; Cavender-Bares J. (2012) Habitat specialization and the role of trait lability in structuring diverse willow (genus Salix)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3</w:t>
      </w:r>
      <w:r w:rsidRPr="00322735">
        <w:rPr>
          <w:rFonts w:ascii="Calibri" w:hAnsi="Calibri"/>
          <w:noProof/>
          <w:sz w:val="22"/>
        </w:rPr>
        <w:t>, 138–150.</w:t>
      </w:r>
    </w:p>
    <w:p w14:paraId="31BD6B4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chleuter D. &amp; Daufresne M. (2010) A user’s guide to functional diversity indices.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80</w:t>
      </w:r>
      <w:r w:rsidRPr="00322735">
        <w:rPr>
          <w:rFonts w:ascii="Calibri" w:hAnsi="Calibri"/>
          <w:noProof/>
          <w:sz w:val="22"/>
        </w:rPr>
        <w:t>, 469–484.</w:t>
      </w:r>
    </w:p>
    <w:p w14:paraId="4ACA2FE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iebentritt M.A., Ganf G.G. &amp; Walker K.F. (2004) Effects of an enhanced flood on riparian plants of the River Murray, South Australia. </w:t>
      </w:r>
      <w:r w:rsidRPr="00322735">
        <w:rPr>
          <w:rFonts w:ascii="Calibri" w:hAnsi="Calibri"/>
          <w:i/>
          <w:iCs/>
          <w:noProof/>
          <w:sz w:val="22"/>
        </w:rPr>
        <w:t>River Research and Application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765–774.</w:t>
      </w:r>
    </w:p>
    <w:p w14:paraId="499D97D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inger M. (2007) The influence of major dams on hydrology through the drainage network of the Sacramento River basin, California. </w:t>
      </w:r>
      <w:r w:rsidRPr="00322735">
        <w:rPr>
          <w:rFonts w:ascii="Calibri" w:hAnsi="Calibri"/>
          <w:i/>
          <w:iCs/>
          <w:noProof/>
          <w:sz w:val="22"/>
        </w:rPr>
        <w:t>River Research and Applications</w:t>
      </w:r>
      <w:r w:rsidRPr="00322735">
        <w:rPr>
          <w:rFonts w:ascii="Calibri" w:hAnsi="Calibri"/>
          <w:noProof/>
          <w:sz w:val="22"/>
        </w:rPr>
        <w:t xml:space="preserve"> </w:t>
      </w:r>
      <w:r w:rsidRPr="00322735">
        <w:rPr>
          <w:rFonts w:ascii="Calibri" w:hAnsi="Calibri"/>
          <w:b/>
          <w:bCs/>
          <w:noProof/>
          <w:sz w:val="22"/>
        </w:rPr>
        <w:t>72</w:t>
      </w:r>
      <w:r w:rsidRPr="00322735">
        <w:rPr>
          <w:rFonts w:ascii="Calibri" w:hAnsi="Calibri"/>
          <w:noProof/>
          <w:sz w:val="22"/>
        </w:rPr>
        <w:t>, 55–72.</w:t>
      </w:r>
    </w:p>
    <w:p w14:paraId="3DD655B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tandish R.J., Hobbs R.J., Mayfield M.M., Bestelmeyer B.T., Suding K.N., Battaglia L.L., </w:t>
      </w:r>
      <w:r w:rsidRPr="00322735">
        <w:rPr>
          <w:rFonts w:ascii="Calibri" w:hAnsi="Calibri"/>
          <w:i/>
          <w:iCs/>
          <w:noProof/>
          <w:sz w:val="22"/>
        </w:rPr>
        <w:t>et al.</w:t>
      </w:r>
      <w:r w:rsidRPr="00322735">
        <w:rPr>
          <w:rFonts w:ascii="Calibri" w:hAnsi="Calibri"/>
          <w:noProof/>
          <w:sz w:val="22"/>
        </w:rPr>
        <w:t xml:space="preserve"> (2014) Resilience in ecology: Abstraction, distraction, or where the action is? </w:t>
      </w:r>
      <w:r w:rsidRPr="00322735">
        <w:rPr>
          <w:rFonts w:ascii="Calibri" w:hAnsi="Calibri"/>
          <w:i/>
          <w:iCs/>
          <w:noProof/>
          <w:sz w:val="22"/>
        </w:rPr>
        <w:t>Biological Conservation</w:t>
      </w:r>
      <w:r w:rsidRPr="00322735">
        <w:rPr>
          <w:rFonts w:ascii="Calibri" w:hAnsi="Calibri"/>
          <w:noProof/>
          <w:sz w:val="22"/>
        </w:rPr>
        <w:t xml:space="preserve"> </w:t>
      </w:r>
      <w:r w:rsidRPr="00322735">
        <w:rPr>
          <w:rFonts w:ascii="Calibri" w:hAnsi="Calibri"/>
          <w:b/>
          <w:bCs/>
          <w:noProof/>
          <w:sz w:val="22"/>
        </w:rPr>
        <w:t>177</w:t>
      </w:r>
      <w:r w:rsidRPr="00322735">
        <w:rPr>
          <w:rFonts w:ascii="Calibri" w:hAnsi="Calibri"/>
          <w:noProof/>
          <w:sz w:val="22"/>
        </w:rPr>
        <w:t>, 43–51.</w:t>
      </w:r>
    </w:p>
    <w:p w14:paraId="62A4169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Van Steenis C.G.G.J. (1981) </w:t>
      </w:r>
      <w:r w:rsidRPr="00322735">
        <w:rPr>
          <w:rFonts w:ascii="Calibri" w:hAnsi="Calibri"/>
          <w:i/>
          <w:iCs/>
          <w:noProof/>
          <w:sz w:val="22"/>
        </w:rPr>
        <w:t>Rheophytes of the world: an account of the flood-resistant flowering plants and ferns and the theory of autonomous evolution</w:t>
      </w:r>
      <w:r w:rsidRPr="00322735">
        <w:rPr>
          <w:rFonts w:ascii="Calibri" w:hAnsi="Calibri"/>
          <w:noProof/>
          <w:sz w:val="22"/>
        </w:rPr>
        <w:t>. Sijthoff &amp; Noordhoff Alphen aan den Rijn, Netherlands.</w:t>
      </w:r>
    </w:p>
    <w:p w14:paraId="4C02898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Steiger J. &amp; Corenblit D. (2012) The emergence of an “evolutionary geomorphology”? </w:t>
      </w:r>
      <w:r w:rsidRPr="00322735">
        <w:rPr>
          <w:rFonts w:ascii="Calibri" w:hAnsi="Calibri"/>
          <w:i/>
          <w:iCs/>
          <w:noProof/>
          <w:sz w:val="22"/>
        </w:rPr>
        <w:t>Central European Journal of Geosciences</w:t>
      </w:r>
      <w:r w:rsidRPr="00322735">
        <w:rPr>
          <w:rFonts w:ascii="Calibri" w:hAnsi="Calibri"/>
          <w:noProof/>
          <w:sz w:val="22"/>
        </w:rPr>
        <w:t xml:space="preserve"> </w:t>
      </w:r>
      <w:r w:rsidRPr="00322735">
        <w:rPr>
          <w:rFonts w:ascii="Calibri" w:hAnsi="Calibri"/>
          <w:b/>
          <w:bCs/>
          <w:noProof/>
          <w:sz w:val="22"/>
        </w:rPr>
        <w:t>4</w:t>
      </w:r>
      <w:r w:rsidRPr="00322735">
        <w:rPr>
          <w:rFonts w:ascii="Calibri" w:hAnsi="Calibri"/>
          <w:noProof/>
          <w:sz w:val="22"/>
        </w:rPr>
        <w:t>, 376–382.</w:t>
      </w:r>
    </w:p>
    <w:p w14:paraId="1862B32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tromberg J. (2001) Restoration of riparian vegetation in the south-western United States: importance of flow regimes and fluvial dynamism. </w:t>
      </w:r>
      <w:r w:rsidRPr="00322735">
        <w:rPr>
          <w:rFonts w:ascii="Calibri" w:hAnsi="Calibri"/>
          <w:i/>
          <w:iCs/>
          <w:noProof/>
          <w:sz w:val="22"/>
        </w:rPr>
        <w:t>Journal of Arid Environments</w:t>
      </w:r>
      <w:r w:rsidRPr="00322735">
        <w:rPr>
          <w:rFonts w:ascii="Calibri" w:hAnsi="Calibri"/>
          <w:noProof/>
          <w:sz w:val="22"/>
        </w:rPr>
        <w:t xml:space="preserve"> </w:t>
      </w:r>
      <w:r w:rsidRPr="00322735">
        <w:rPr>
          <w:rFonts w:ascii="Calibri" w:hAnsi="Calibri"/>
          <w:b/>
          <w:bCs/>
          <w:noProof/>
          <w:sz w:val="22"/>
        </w:rPr>
        <w:t>49</w:t>
      </w:r>
      <w:r w:rsidRPr="00322735">
        <w:rPr>
          <w:rFonts w:ascii="Calibri" w:hAnsi="Calibri"/>
          <w:noProof/>
          <w:sz w:val="22"/>
        </w:rPr>
        <w:t>, 17–34.</w:t>
      </w:r>
    </w:p>
    <w:p w14:paraId="1D7F67A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waine M.D. &amp; Grace J. (2007) Lianas may be favoured by low rainfall: evidence from Ghana. </w:t>
      </w:r>
      <w:r w:rsidRPr="00322735">
        <w:rPr>
          <w:rFonts w:ascii="Calibri" w:hAnsi="Calibri"/>
          <w:i/>
          <w:iCs/>
          <w:noProof/>
          <w:sz w:val="22"/>
        </w:rPr>
        <w:t>Plant Ecology</w:t>
      </w:r>
      <w:r w:rsidRPr="00322735">
        <w:rPr>
          <w:rFonts w:ascii="Calibri" w:hAnsi="Calibri"/>
          <w:noProof/>
          <w:sz w:val="22"/>
        </w:rPr>
        <w:t xml:space="preserve"> </w:t>
      </w:r>
      <w:r w:rsidRPr="00322735">
        <w:rPr>
          <w:rFonts w:ascii="Calibri" w:hAnsi="Calibri"/>
          <w:b/>
          <w:bCs/>
          <w:noProof/>
          <w:sz w:val="22"/>
        </w:rPr>
        <w:t>192</w:t>
      </w:r>
      <w:r w:rsidRPr="00322735">
        <w:rPr>
          <w:rFonts w:ascii="Calibri" w:hAnsi="Calibri"/>
          <w:noProof/>
          <w:sz w:val="22"/>
        </w:rPr>
        <w:t>, 271–276.</w:t>
      </w:r>
    </w:p>
    <w:p w14:paraId="3BB79FD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Tabacchi E., Planty-Tabbacchi A., Salinas M.J. &amp; Decamps H. (1996) Landscape structure and diversity in riparian plant communities: a longitudinal comparative study. </w:t>
      </w:r>
      <w:r w:rsidRPr="00322735">
        <w:rPr>
          <w:rFonts w:ascii="Calibri" w:hAnsi="Calibri"/>
          <w:i/>
          <w:iCs/>
          <w:noProof/>
          <w:sz w:val="22"/>
        </w:rPr>
        <w:t>Regulated Rivers: Research and Management</w:t>
      </w:r>
      <w:r w:rsidRPr="00322735">
        <w:rPr>
          <w:rFonts w:ascii="Calibri" w:hAnsi="Calibri"/>
          <w:noProof/>
          <w:sz w:val="22"/>
        </w:rPr>
        <w:t xml:space="preserve"> </w:t>
      </w:r>
      <w:r w:rsidRPr="00322735">
        <w:rPr>
          <w:rFonts w:ascii="Calibri" w:hAnsi="Calibri"/>
          <w:b/>
          <w:bCs/>
          <w:noProof/>
          <w:sz w:val="22"/>
        </w:rPr>
        <w:t>12</w:t>
      </w:r>
      <w:r w:rsidRPr="00322735">
        <w:rPr>
          <w:rFonts w:ascii="Calibri" w:hAnsi="Calibri"/>
          <w:noProof/>
          <w:sz w:val="22"/>
        </w:rPr>
        <w:t>, 367–390.</w:t>
      </w:r>
    </w:p>
    <w:p w14:paraId="0E7C143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Telewski F.W. (1995) Wind-induced physiological and developmental responses in trees. </w:t>
      </w:r>
      <w:r w:rsidRPr="00322735">
        <w:rPr>
          <w:rFonts w:ascii="Calibri" w:hAnsi="Calibri"/>
          <w:i/>
          <w:iCs/>
          <w:noProof/>
          <w:sz w:val="22"/>
        </w:rPr>
        <w:t>Wind and trees</w:t>
      </w:r>
      <w:r w:rsidRPr="00322735">
        <w:rPr>
          <w:rFonts w:ascii="Calibri" w:hAnsi="Calibri"/>
          <w:noProof/>
          <w:sz w:val="22"/>
        </w:rPr>
        <w:t xml:space="preserve"> </w:t>
      </w:r>
      <w:r w:rsidRPr="00322735">
        <w:rPr>
          <w:rFonts w:ascii="Calibri" w:hAnsi="Calibri"/>
          <w:b/>
          <w:bCs/>
          <w:noProof/>
          <w:sz w:val="22"/>
        </w:rPr>
        <w:t>237</w:t>
      </w:r>
      <w:r w:rsidRPr="00322735">
        <w:rPr>
          <w:rFonts w:ascii="Calibri" w:hAnsi="Calibri"/>
          <w:noProof/>
          <w:sz w:val="22"/>
        </w:rPr>
        <w:t>, 263.</w:t>
      </w:r>
    </w:p>
    <w:p w14:paraId="491F2C6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Tilman D., Knops J., Wedin D., Reich P., Ritchie M. &amp; Siemann E. (1997) The Influence of Functional Diversity and Composition on Ecosystem Processes. </w:t>
      </w:r>
      <w:r w:rsidRPr="00322735">
        <w:rPr>
          <w:rFonts w:ascii="Calibri" w:hAnsi="Calibri"/>
          <w:i/>
          <w:iCs/>
          <w:noProof/>
          <w:sz w:val="22"/>
        </w:rPr>
        <w:t>Science</w:t>
      </w:r>
      <w:r w:rsidRPr="00322735">
        <w:rPr>
          <w:rFonts w:ascii="Calibri" w:hAnsi="Calibri"/>
          <w:noProof/>
          <w:sz w:val="22"/>
        </w:rPr>
        <w:t xml:space="preserve"> </w:t>
      </w:r>
      <w:r w:rsidRPr="00322735">
        <w:rPr>
          <w:rFonts w:ascii="Calibri" w:hAnsi="Calibri"/>
          <w:b/>
          <w:bCs/>
          <w:noProof/>
          <w:sz w:val="22"/>
        </w:rPr>
        <w:t>277</w:t>
      </w:r>
      <w:r w:rsidRPr="00322735">
        <w:rPr>
          <w:rFonts w:ascii="Calibri" w:hAnsi="Calibri"/>
          <w:noProof/>
          <w:sz w:val="22"/>
        </w:rPr>
        <w:t>, 1300–1302.</w:t>
      </w:r>
    </w:p>
    <w:p w14:paraId="4BF8849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Villéger S., Mason N.W.H. &amp; Mouillot D. (2008) New multidimensional functional diversity indices for a multifaceted framework in functional ecology.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9</w:t>
      </w:r>
      <w:r w:rsidRPr="00322735">
        <w:rPr>
          <w:rFonts w:ascii="Calibri" w:hAnsi="Calibri"/>
          <w:noProof/>
          <w:sz w:val="22"/>
        </w:rPr>
        <w:t>, 2290–301.</w:t>
      </w:r>
    </w:p>
    <w:p w14:paraId="1803DF77"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ard P.J., Beets W., Bouwer L.M., Aerts J.C.J.H. &amp; Renssen H. (2010) Sensitivity of river discharge to ENSO. </w:t>
      </w:r>
      <w:r w:rsidRPr="00322735">
        <w:rPr>
          <w:rFonts w:ascii="Calibri" w:hAnsi="Calibri"/>
          <w:i/>
          <w:iCs/>
          <w:noProof/>
          <w:sz w:val="22"/>
        </w:rPr>
        <w:t>Geophysical Research Letters</w:t>
      </w:r>
      <w:r w:rsidRPr="00322735">
        <w:rPr>
          <w:rFonts w:ascii="Calibri" w:hAnsi="Calibri"/>
          <w:noProof/>
          <w:sz w:val="22"/>
        </w:rPr>
        <w:t xml:space="preserve"> </w:t>
      </w:r>
      <w:r w:rsidRPr="00322735">
        <w:rPr>
          <w:rFonts w:ascii="Calibri" w:hAnsi="Calibri"/>
          <w:b/>
          <w:bCs/>
          <w:noProof/>
          <w:sz w:val="22"/>
        </w:rPr>
        <w:t>37</w:t>
      </w:r>
      <w:r w:rsidRPr="00322735">
        <w:rPr>
          <w:rFonts w:ascii="Calibri" w:hAnsi="Calibri"/>
          <w:noProof/>
          <w:sz w:val="22"/>
        </w:rPr>
        <w:t>.</w:t>
      </w:r>
    </w:p>
    <w:p w14:paraId="67A091B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estoby M. (1998) A leaf-height-seed (LHS) plant ecology strategy scheme. </w:t>
      </w:r>
      <w:r w:rsidRPr="00322735">
        <w:rPr>
          <w:rFonts w:ascii="Calibri" w:hAnsi="Calibri"/>
          <w:i/>
          <w:iCs/>
          <w:noProof/>
          <w:sz w:val="22"/>
        </w:rPr>
        <w:t>Plant and Soil</w:t>
      </w:r>
      <w:r w:rsidRPr="00322735">
        <w:rPr>
          <w:rFonts w:ascii="Calibri" w:hAnsi="Calibri"/>
          <w:noProof/>
          <w:sz w:val="22"/>
        </w:rPr>
        <w:t xml:space="preserve"> </w:t>
      </w:r>
      <w:r w:rsidRPr="00322735">
        <w:rPr>
          <w:rFonts w:ascii="Calibri" w:hAnsi="Calibri"/>
          <w:b/>
          <w:bCs/>
          <w:noProof/>
          <w:sz w:val="22"/>
        </w:rPr>
        <w:t>199</w:t>
      </w:r>
      <w:r w:rsidRPr="00322735">
        <w:rPr>
          <w:rFonts w:ascii="Calibri" w:hAnsi="Calibri"/>
          <w:noProof/>
          <w:sz w:val="22"/>
        </w:rPr>
        <w:t>, 213–227.</w:t>
      </w:r>
    </w:p>
    <w:p w14:paraId="1602661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estoby M., Falster D.S., Moles A.T., Vesk P.A. &amp; Wright I.J. (2002) Plant Ecological Strategies: Some Leading Dimensions of Variation Between Species. </w:t>
      </w:r>
      <w:r w:rsidRPr="00322735">
        <w:rPr>
          <w:rFonts w:ascii="Calibri" w:hAnsi="Calibri"/>
          <w:i/>
          <w:iCs/>
          <w:noProof/>
          <w:sz w:val="22"/>
        </w:rPr>
        <w:t>Annual Review of Ecology and Systematics</w:t>
      </w:r>
      <w:r w:rsidRPr="00322735">
        <w:rPr>
          <w:rFonts w:ascii="Calibri" w:hAnsi="Calibri"/>
          <w:noProof/>
          <w:sz w:val="22"/>
        </w:rPr>
        <w:t xml:space="preserve"> </w:t>
      </w:r>
      <w:r w:rsidRPr="00322735">
        <w:rPr>
          <w:rFonts w:ascii="Calibri" w:hAnsi="Calibri"/>
          <w:b/>
          <w:bCs/>
          <w:noProof/>
          <w:sz w:val="22"/>
        </w:rPr>
        <w:t>33</w:t>
      </w:r>
      <w:r w:rsidRPr="00322735">
        <w:rPr>
          <w:rFonts w:ascii="Calibri" w:hAnsi="Calibri"/>
          <w:noProof/>
          <w:sz w:val="22"/>
        </w:rPr>
        <w:t>, 125–159.</w:t>
      </w:r>
    </w:p>
    <w:p w14:paraId="7512F63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illig M.R., Kaufman D.M. &amp; Stevens R.D. (2003) Latitudinal gradients of biodiversity : Pattern, Process, Scale, and Synthesis. </w:t>
      </w:r>
      <w:r w:rsidRPr="00322735">
        <w:rPr>
          <w:rFonts w:ascii="Calibri" w:hAnsi="Calibri"/>
          <w:i/>
          <w:iCs/>
          <w:noProof/>
          <w:sz w:val="22"/>
        </w:rPr>
        <w:t>Annual Review of Ecology, Evolution, and Systematics</w:t>
      </w:r>
      <w:r w:rsidRPr="00322735">
        <w:rPr>
          <w:rFonts w:ascii="Calibri" w:hAnsi="Calibri"/>
          <w:noProof/>
          <w:sz w:val="22"/>
        </w:rPr>
        <w:t xml:space="preserve"> </w:t>
      </w:r>
      <w:r w:rsidRPr="00322735">
        <w:rPr>
          <w:rFonts w:ascii="Calibri" w:hAnsi="Calibri"/>
          <w:b/>
          <w:bCs/>
          <w:noProof/>
          <w:sz w:val="22"/>
        </w:rPr>
        <w:t>34</w:t>
      </w:r>
      <w:r w:rsidRPr="00322735">
        <w:rPr>
          <w:rFonts w:ascii="Calibri" w:hAnsi="Calibri"/>
          <w:noProof/>
          <w:sz w:val="22"/>
        </w:rPr>
        <w:t>, 273–309.</w:t>
      </w:r>
    </w:p>
    <w:p w14:paraId="737D6E5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oolfrey A.R. &amp; Ladd P.G. (2001) Habitat preference and reproductive traits of a major Australian riparian tree species (Casuarina cunninghamiana).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49</w:t>
      </w:r>
      <w:r w:rsidRPr="00322735">
        <w:rPr>
          <w:rFonts w:ascii="Calibri" w:hAnsi="Calibri"/>
          <w:noProof/>
          <w:sz w:val="22"/>
        </w:rPr>
        <w:t>, 705–715.</w:t>
      </w:r>
    </w:p>
    <w:p w14:paraId="2DFF7DF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right I.J., Reich P.B., Westoby M., Ackerly D.D., Baruch Z., Bongers F., </w:t>
      </w:r>
      <w:r w:rsidRPr="00322735">
        <w:rPr>
          <w:rFonts w:ascii="Calibri" w:hAnsi="Calibri"/>
          <w:i/>
          <w:iCs/>
          <w:noProof/>
          <w:sz w:val="22"/>
        </w:rPr>
        <w:t>et al.</w:t>
      </w:r>
      <w:r w:rsidRPr="00322735">
        <w:rPr>
          <w:rFonts w:ascii="Calibri" w:hAnsi="Calibri"/>
          <w:noProof/>
          <w:sz w:val="22"/>
        </w:rPr>
        <w:t xml:space="preserve"> (2004) The worldwide </w:t>
      </w:r>
      <w:bookmarkStart w:id="246" w:name="_GoBack"/>
      <w:bookmarkEnd w:id="246"/>
      <w:r w:rsidRPr="00322735">
        <w:rPr>
          <w:rFonts w:ascii="Calibri" w:hAnsi="Calibri"/>
          <w:noProof/>
          <w:sz w:val="22"/>
        </w:rPr>
        <w:t xml:space="preserve">leaf economics spectrum. </w:t>
      </w:r>
      <w:r w:rsidRPr="00322735">
        <w:rPr>
          <w:rFonts w:ascii="Calibri" w:hAnsi="Calibri"/>
          <w:i/>
          <w:iCs/>
          <w:noProof/>
          <w:sz w:val="22"/>
        </w:rPr>
        <w:t>Nature</w:t>
      </w:r>
      <w:r w:rsidRPr="00322735">
        <w:rPr>
          <w:rFonts w:ascii="Calibri" w:hAnsi="Calibri"/>
          <w:noProof/>
          <w:sz w:val="22"/>
        </w:rPr>
        <w:t xml:space="preserve"> </w:t>
      </w:r>
      <w:r w:rsidRPr="00322735">
        <w:rPr>
          <w:rFonts w:ascii="Calibri" w:hAnsi="Calibri"/>
          <w:b/>
          <w:bCs/>
          <w:noProof/>
          <w:sz w:val="22"/>
        </w:rPr>
        <w:t>428</w:t>
      </w:r>
      <w:r w:rsidRPr="00322735">
        <w:rPr>
          <w:rFonts w:ascii="Calibri" w:hAnsi="Calibri"/>
          <w:noProof/>
          <w:sz w:val="22"/>
        </w:rPr>
        <w:t>, 821–827.</w:t>
      </w:r>
    </w:p>
    <w:p w14:paraId="3D91202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right S.J., Kitajima K., Kraft N.J.B., Reich P.B., Wright I.J., Bunker D.E., </w:t>
      </w:r>
      <w:r w:rsidRPr="00322735">
        <w:rPr>
          <w:rFonts w:ascii="Calibri" w:hAnsi="Calibri"/>
          <w:i/>
          <w:iCs/>
          <w:noProof/>
          <w:sz w:val="22"/>
        </w:rPr>
        <w:t>et al.</w:t>
      </w:r>
      <w:r w:rsidRPr="00322735">
        <w:rPr>
          <w:rFonts w:ascii="Calibri" w:hAnsi="Calibri"/>
          <w:noProof/>
          <w:sz w:val="22"/>
        </w:rPr>
        <w:t xml:space="preserve"> (2010) Functional traits and the growth-mortality trade-off in tropical tre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3664–74.</w:t>
      </w:r>
    </w:p>
    <w:p w14:paraId="2B6166BD" w14:textId="77777777" w:rsidR="00774F53" w:rsidRDefault="000B336C" w:rsidP="00F75551">
      <w:pPr>
        <w:spacing w:line="480" w:lineRule="auto"/>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Michelle Leishman" w:date="2015-01-21T15:45:00Z" w:initials="ML">
    <w:p w14:paraId="5F029668" w14:textId="77777777" w:rsidR="009B5D59" w:rsidRDefault="009B5D59">
      <w:pPr>
        <w:pStyle w:val="CommentText"/>
      </w:pPr>
      <w:r>
        <w:rPr>
          <w:rStyle w:val="CommentReference"/>
        </w:rPr>
        <w:annotationRef/>
      </w:r>
      <w:r>
        <w:t>In this paragraph you need to ask the question first then tell them your approach/method</w:t>
      </w:r>
    </w:p>
  </w:comment>
  <w:comment w:id="26" w:author="Michelle Leishman" w:date="2015-01-21T14:36:00Z" w:initials="ML">
    <w:p w14:paraId="0150F651" w14:textId="77777777" w:rsidR="009B5D59" w:rsidRDefault="009B5D59">
      <w:pPr>
        <w:pStyle w:val="CommentText"/>
      </w:pPr>
      <w:r>
        <w:rPr>
          <w:rStyle w:val="CommentReference"/>
        </w:rPr>
        <w:annotationRef/>
      </w:r>
      <w:r>
        <w:t>This para needs some actual results, not just a vague sentence about there being strong relationships.</w:t>
      </w:r>
    </w:p>
  </w:comment>
  <w:comment w:id="27" w:author="Faculty of Science" w:date="2015-01-27T14:31:00Z" w:initials="FoS">
    <w:p w14:paraId="66613857" w14:textId="544721C6" w:rsidR="000C4CE9" w:rsidRDefault="000C4CE9">
      <w:pPr>
        <w:pStyle w:val="CommentText"/>
      </w:pPr>
      <w:r>
        <w:rPr>
          <w:rStyle w:val="CommentReference"/>
        </w:rPr>
        <w:annotationRef/>
      </w:r>
      <w:r>
        <w:t>But the second sentence describes the actual results, doesn’t it? I’m trying to use the first sentence to answer the two questions posed in the previous paragraph. I.e. ‘yes those things are important. Here are the specifics’</w:t>
      </w:r>
    </w:p>
  </w:comment>
  <w:comment w:id="1" w:author="Faculty of Science" w:date="2014-12-18T11:46:00Z" w:initials="FoS">
    <w:p w14:paraId="1A062F6F" w14:textId="77777777" w:rsidR="009B5D59" w:rsidRDefault="009B5D59">
      <w:pPr>
        <w:pStyle w:val="CommentText"/>
      </w:pPr>
      <w:r>
        <w:rPr>
          <w:rStyle w:val="CommentReference"/>
        </w:rPr>
        <w:annotationRef/>
      </w:r>
      <w:r>
        <w:t xml:space="preserve">This is pretty mediocre. I need to not look at the manuscript for a while and then write it again. </w:t>
      </w:r>
    </w:p>
    <w:p w14:paraId="7A567D07" w14:textId="77777777" w:rsidR="009B5D59" w:rsidRDefault="009B5D59">
      <w:pPr>
        <w:pStyle w:val="CommentText"/>
      </w:pPr>
    </w:p>
    <w:p w14:paraId="63077ABA" w14:textId="77777777" w:rsidR="009B5D59" w:rsidRPr="00E238E0" w:rsidRDefault="009B5D59">
      <w:pPr>
        <w:pStyle w:val="CommentText"/>
        <w:rPr>
          <w:b/>
        </w:rPr>
      </w:pPr>
      <w:r w:rsidRPr="00E238E0">
        <w:rPr>
          <w:b/>
        </w:rPr>
        <w:t>ML – agreed. Too wordy for an Abstract. It also depends on the journal you choose what style to write the Abstract in so leave this to last.</w:t>
      </w:r>
    </w:p>
  </w:comment>
  <w:comment w:id="2" w:author="Faculty of Science" w:date="2015-01-21T15:46:00Z" w:initials="FoS">
    <w:p w14:paraId="0D491590" w14:textId="77777777" w:rsidR="009B5D59" w:rsidRDefault="009B5D59">
      <w:pPr>
        <w:pStyle w:val="CommentText"/>
      </w:pPr>
      <w:r>
        <w:rPr>
          <w:rStyle w:val="CommentReference"/>
        </w:rPr>
        <w:annotationRef/>
      </w:r>
      <w:r>
        <w:t>On re-reading, I actually think it is decent. 226 words isn’t really too wordy for an abstract, is it?</w:t>
      </w:r>
    </w:p>
    <w:p w14:paraId="47CCDC0D" w14:textId="77777777" w:rsidR="009B5D59" w:rsidRDefault="009B5D59">
      <w:pPr>
        <w:pStyle w:val="CommentText"/>
      </w:pPr>
    </w:p>
    <w:p w14:paraId="1922B50B" w14:textId="77777777" w:rsidR="009B5D59" w:rsidRPr="00DD6553" w:rsidRDefault="009B5D59">
      <w:pPr>
        <w:pStyle w:val="CommentText"/>
        <w:rPr>
          <w:b/>
        </w:rPr>
      </w:pPr>
      <w:r>
        <w:rPr>
          <w:b/>
        </w:rPr>
        <w:t>By too wordy I mean that it uses text like ‘to this end...’ and ‘we were able to confirm...’ rather than being a punchy summary of the background (1-2 sentences), question addressed, approach used, summary of results and interpretation. These usually correspond to 4-5 dot points</w:t>
      </w:r>
    </w:p>
  </w:comment>
  <w:comment w:id="36" w:author="Michelle Leishman" w:date="2014-12-18T11:42:00Z" w:initials="ML">
    <w:p w14:paraId="63882410" w14:textId="77777777" w:rsidR="009B5D59" w:rsidRDefault="009B5D59">
      <w:pPr>
        <w:pStyle w:val="CommentText"/>
      </w:pPr>
      <w:r>
        <w:rPr>
          <w:rStyle w:val="CommentReference"/>
        </w:rPr>
        <w:annotationRef/>
      </w:r>
    </w:p>
    <w:p w14:paraId="78DC5512" w14:textId="77777777" w:rsidR="009B5D59" w:rsidRDefault="009B5D59">
      <w:pPr>
        <w:pStyle w:val="CommentText"/>
      </w:pPr>
      <w:r>
        <w:t xml:space="preserve">I think your Intro has some good content and is generally well written but it is too long and lacks enough punch. The writing style is a bit leisurely – try to tighten it up. You should aim for 3-4 pages double-spaced and you are currently at 5 pages. </w:t>
      </w:r>
    </w:p>
    <w:p w14:paraId="37B89CE2" w14:textId="77777777" w:rsidR="009B5D59" w:rsidRDefault="009B5D59">
      <w:pPr>
        <w:pStyle w:val="CommentText"/>
      </w:pPr>
    </w:p>
    <w:p w14:paraId="406761FE" w14:textId="77777777" w:rsidR="009B5D59" w:rsidRDefault="009B5D59">
      <w:pPr>
        <w:pStyle w:val="CommentText"/>
      </w:pPr>
      <w:r>
        <w:t>My suggested structure for your Intro:</w:t>
      </w:r>
    </w:p>
    <w:p w14:paraId="59272995" w14:textId="77777777" w:rsidR="009B5D59" w:rsidRDefault="009B5D59">
      <w:pPr>
        <w:pStyle w:val="CommentText"/>
      </w:pPr>
    </w:p>
    <w:p w14:paraId="4E7330F0" w14:textId="77777777" w:rsidR="009B5D59" w:rsidRDefault="009B5D59" w:rsidP="00A06BFA">
      <w:pPr>
        <w:pStyle w:val="CommentText"/>
        <w:numPr>
          <w:ilvl w:val="0"/>
          <w:numId w:val="2"/>
        </w:numPr>
      </w:pPr>
      <w:r>
        <w:t>Riparian systems are highly variable &amp; spp-rich environments</w:t>
      </w:r>
    </w:p>
    <w:p w14:paraId="34295209" w14:textId="77777777" w:rsidR="009B5D59" w:rsidRDefault="009B5D59"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14:paraId="303CFDDC" w14:textId="77777777" w:rsidR="009B5D59" w:rsidRDefault="009B5D59" w:rsidP="00A06BFA">
      <w:pPr>
        <w:pStyle w:val="CommentText"/>
        <w:numPr>
          <w:ilvl w:val="0"/>
          <w:numId w:val="2"/>
        </w:numPr>
      </w:pPr>
      <w:r>
        <w:t xml:space="preserve"> Define functional trait diversity (and briefly how measured) and explain its usefulness in relation to ecosystem function/services</w:t>
      </w:r>
    </w:p>
    <w:p w14:paraId="2EE3AB8D" w14:textId="77777777" w:rsidR="009B5D59" w:rsidRDefault="009B5D59" w:rsidP="00A06BFA">
      <w:pPr>
        <w:pStyle w:val="CommentText"/>
        <w:numPr>
          <w:ilvl w:val="0"/>
          <w:numId w:val="2"/>
        </w:numPr>
      </w:pPr>
      <w:r>
        <w:t xml:space="preserve"> Describe knowledge of FD relationships to environmental variation for other systems</w:t>
      </w:r>
    </w:p>
    <w:p w14:paraId="6F3916C3" w14:textId="77777777" w:rsidR="009B5D59" w:rsidRDefault="009B5D59" w:rsidP="00A06BFA">
      <w:pPr>
        <w:pStyle w:val="CommentText"/>
        <w:numPr>
          <w:ilvl w:val="0"/>
          <w:numId w:val="2"/>
        </w:numPr>
      </w:pPr>
      <w:r>
        <w:t xml:space="preserve"> Study predictions/questions</w:t>
      </w:r>
    </w:p>
  </w:comment>
  <w:comment w:id="37" w:author="Michelle Leishman" w:date="2014-12-18T10:19:00Z" w:initials="ML">
    <w:p w14:paraId="7C2B2F2C" w14:textId="77777777" w:rsidR="009B5D59" w:rsidRDefault="009B5D59">
      <w:pPr>
        <w:pStyle w:val="CommentText"/>
      </w:pPr>
      <w:r>
        <w:rPr>
          <w:rStyle w:val="CommentReference"/>
        </w:rPr>
        <w:annotationRef/>
      </w:r>
      <w:r>
        <w:t>Hydrological regimes?</w:t>
      </w:r>
    </w:p>
  </w:comment>
  <w:comment w:id="46" w:author="Faculty of Science" w:date="2015-01-21T14:42:00Z" w:initials="FoS">
    <w:p w14:paraId="1FBDA066" w14:textId="77777777" w:rsidR="009B5D59" w:rsidRDefault="009B5D59">
      <w:pPr>
        <w:pStyle w:val="CommentText"/>
      </w:pPr>
      <w:r>
        <w:rPr>
          <w:rStyle w:val="CommentReference"/>
        </w:rPr>
        <w:annotationRef/>
      </w:r>
      <w:r>
        <w:t>I take your point about functional diversity vs functional trait diversity, but the functional trait diversity literature calls it ‘functional diversity’, and I think I’ve been pretty specific about what I’m referring to in the paragraph below.</w:t>
      </w:r>
    </w:p>
    <w:p w14:paraId="48BF34CF" w14:textId="77777777" w:rsidR="009B5D59" w:rsidRDefault="009B5D59">
      <w:pPr>
        <w:pStyle w:val="CommentText"/>
      </w:pPr>
    </w:p>
    <w:p w14:paraId="6A59B52D" w14:textId="77777777" w:rsidR="009B5D59" w:rsidRPr="00DD6553" w:rsidRDefault="009B5D59">
      <w:pPr>
        <w:pStyle w:val="CommentText"/>
        <w:rPr>
          <w:b/>
        </w:rPr>
      </w:pPr>
      <w:r w:rsidRPr="00DD6553">
        <w:rPr>
          <w:b/>
        </w:rPr>
        <w:t>OK</w:t>
      </w:r>
    </w:p>
  </w:comment>
  <w:comment w:id="62" w:author="Michelle Leishman" w:date="2015-01-21T14:55:00Z" w:initials="ML">
    <w:p w14:paraId="0E88603C" w14:textId="77777777" w:rsidR="009B5D59" w:rsidRDefault="009B5D59">
      <w:pPr>
        <w:pStyle w:val="CommentText"/>
      </w:pPr>
      <w:r>
        <w:rPr>
          <w:rStyle w:val="CommentReference"/>
        </w:rPr>
        <w:annotationRef/>
      </w:r>
      <w:r>
        <w:t>From here on it’s not clear if these are riparian examples or evidence from studies in other systems</w:t>
      </w:r>
    </w:p>
  </w:comment>
  <w:comment w:id="65" w:author="Michelle Leishman" w:date="2015-01-21T14:51:00Z" w:initials="ML">
    <w:p w14:paraId="20E08BF4" w14:textId="77777777" w:rsidR="009B5D59" w:rsidRDefault="009B5D59">
      <w:pPr>
        <w:pStyle w:val="CommentText"/>
      </w:pPr>
      <w:r>
        <w:rPr>
          <w:rStyle w:val="CommentReference"/>
        </w:rPr>
        <w:annotationRef/>
      </w:r>
      <w:r>
        <w:t xml:space="preserve">I had to stop and think here about what was the opposite trend and what was it opposite to? Also it’s generally considered not good to be ‘looking for confirmation’ or something rather than objectively weighing evidence about something. See if you can re-phrase this sentence. </w:t>
      </w:r>
    </w:p>
  </w:comment>
  <w:comment w:id="66" w:author="Faculty of Science" w:date="2015-01-27T14:53:00Z" w:initials="FoS">
    <w:p w14:paraId="6C761257" w14:textId="1EA5490C" w:rsidR="00356249" w:rsidRDefault="00356249">
      <w:pPr>
        <w:pStyle w:val="CommentText"/>
      </w:pPr>
      <w:r>
        <w:rPr>
          <w:rStyle w:val="CommentReference"/>
        </w:rPr>
        <w:annotationRef/>
      </w:r>
      <w:r>
        <w:t>Hmm, is this sentence okay? I can’t decide whether I like it or not.</w:t>
      </w:r>
    </w:p>
  </w:comment>
  <w:comment w:id="94" w:author="Michelle Leishman" w:date="2014-12-18T12:32:00Z" w:initials="ML">
    <w:p w14:paraId="6165E548" w14:textId="77777777" w:rsidR="009B5D59" w:rsidRDefault="009B5D59">
      <w:pPr>
        <w:pStyle w:val="CommentText"/>
      </w:pPr>
      <w:r>
        <w:rPr>
          <w:rStyle w:val="CommentReference"/>
        </w:rPr>
        <w:annotationRef/>
      </w:r>
      <w:r>
        <w:t>Need to mention that they were selected from 3 flow classes based on Kennard et al?</w:t>
      </w:r>
    </w:p>
  </w:comment>
  <w:comment w:id="95" w:author="Faculty of Science" w:date="2015-01-21T14:56:00Z" w:initials="FoS">
    <w:p w14:paraId="1D19EC9A" w14:textId="77777777" w:rsidR="009B5D59" w:rsidRDefault="009B5D59">
      <w:pPr>
        <w:pStyle w:val="CommentText"/>
        <w:rPr>
          <w:rStyle w:val="CommentReference"/>
        </w:rPr>
      </w:pPr>
      <w:r>
        <w:rPr>
          <w:rStyle w:val="CommentReference"/>
        </w:rPr>
        <w:annotationRef/>
      </w:r>
      <w:r>
        <w:rPr>
          <w:rStyle w:val="CommentReference"/>
        </w:rPr>
        <w:t>I’m not sure this is that relevant – the important thing is that there are clear hydrological gradients.</w:t>
      </w:r>
    </w:p>
    <w:p w14:paraId="06968393" w14:textId="77777777" w:rsidR="009B5D59" w:rsidRDefault="009B5D59">
      <w:pPr>
        <w:pStyle w:val="CommentText"/>
        <w:rPr>
          <w:rStyle w:val="CommentReference"/>
        </w:rPr>
      </w:pPr>
    </w:p>
    <w:p w14:paraId="574257A5" w14:textId="77777777" w:rsidR="009B5D59" w:rsidRPr="000D37BE" w:rsidRDefault="009B5D59">
      <w:pPr>
        <w:pStyle w:val="CommentText"/>
        <w:rPr>
          <w:b/>
        </w:rPr>
      </w:pPr>
      <w:r w:rsidRPr="000D37BE">
        <w:rPr>
          <w:rStyle w:val="CommentReference"/>
          <w:b/>
        </w:rPr>
        <w:t>OK</w:t>
      </w:r>
    </w:p>
  </w:comment>
  <w:comment w:id="100" w:author="Michelle Leishman" w:date="2014-12-18T11:55:00Z" w:initials="ML">
    <w:p w14:paraId="27294C74" w14:textId="77777777" w:rsidR="009B5D59" w:rsidRPr="00E238E0" w:rsidRDefault="009B5D59"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Annual review of ecology and systematics</w:t>
      </w:r>
      <w:r w:rsidRPr="00E238E0">
        <w:rPr>
          <w:rFonts w:ascii="Times New Roman" w:eastAsia="Times New Roman" w:hAnsi="Times New Roman" w:cs="Times New Roman"/>
          <w:sz w:val="24"/>
          <w:szCs w:val="24"/>
          <w:lang w:eastAsia="en-AU"/>
        </w:rPr>
        <w:t>, 125-159.</w:t>
      </w:r>
    </w:p>
    <w:p w14:paraId="7666CD1D" w14:textId="77777777" w:rsidR="009B5D59" w:rsidRDefault="009B5D59">
      <w:pPr>
        <w:pStyle w:val="CommentText"/>
      </w:pPr>
    </w:p>
  </w:comment>
  <w:comment w:id="101" w:author="Faculty of Science" w:date="2015-01-03T17:08:00Z" w:initials="FoS">
    <w:p w14:paraId="60D7BC9B" w14:textId="77777777" w:rsidR="009B5D59" w:rsidRDefault="009B5D59">
      <w:pPr>
        <w:pStyle w:val="CommentText"/>
      </w:pPr>
      <w:r>
        <w:rPr>
          <w:rStyle w:val="CommentReference"/>
        </w:rPr>
        <w:annotationRef/>
      </w:r>
      <w:r>
        <w:t>Done.</w:t>
      </w:r>
    </w:p>
  </w:comment>
  <w:comment w:id="106" w:author="Michelle Leishman" w:date="2015-01-21T14:57:00Z" w:initials="ML">
    <w:p w14:paraId="4F6B75E0" w14:textId="77777777" w:rsidR="009B5D59" w:rsidRDefault="009B5D59">
      <w:pPr>
        <w:pStyle w:val="CommentText"/>
      </w:pPr>
      <w:r>
        <w:rPr>
          <w:rStyle w:val="CommentReference"/>
        </w:rPr>
        <w:annotationRef/>
      </w:r>
      <w:r>
        <w:t>Wright et al Nature paper</w:t>
      </w:r>
    </w:p>
  </w:comment>
  <w:comment w:id="110" w:author="Michelle Leishman" w:date="2014-12-18T12:10:00Z" w:initials="ML">
    <w:p w14:paraId="6895FDF8" w14:textId="77777777" w:rsidR="009B5D59" w:rsidRDefault="009B5D59" w:rsidP="0034081B">
      <w:pPr>
        <w:pStyle w:val="CommentText"/>
      </w:pPr>
      <w:r>
        <w:rPr>
          <w:rStyle w:val="CommentReference"/>
        </w:rPr>
        <w:annotationRef/>
      </w:r>
      <w:r>
        <w:t>Maybe try to put the trait stuff into a table with column headings covering:</w:t>
      </w:r>
    </w:p>
    <w:p w14:paraId="5D3D0D00" w14:textId="77777777" w:rsidR="009B5D59" w:rsidRDefault="009B5D59" w:rsidP="0034081B">
      <w:pPr>
        <w:pStyle w:val="CommentText"/>
      </w:pPr>
      <w:r>
        <w:t xml:space="preserve">Trait name, general function, role in riparian </w:t>
      </w:r>
      <w:proofErr w:type="spellStart"/>
      <w:r>
        <w:t>env</w:t>
      </w:r>
      <w:proofErr w:type="spellEnd"/>
      <w:r>
        <w:t xml:space="preserve"> and prediction in relation to hydrological variability.</w:t>
      </w:r>
    </w:p>
    <w:p w14:paraId="0A28A726" w14:textId="77777777" w:rsidR="009B5D59" w:rsidRDefault="009B5D59" w:rsidP="0034081B">
      <w:pPr>
        <w:pStyle w:val="CommentText"/>
      </w:pPr>
    </w:p>
    <w:p w14:paraId="54A110BB" w14:textId="77777777" w:rsidR="009B5D59" w:rsidRDefault="009B5D59" w:rsidP="0034081B">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111" w:author="Faculty of Science" w:date="2014-12-24T10:49:00Z" w:initials="FoS">
    <w:p w14:paraId="420BAB0D" w14:textId="77777777" w:rsidR="009B5D59" w:rsidRDefault="009B5D59" w:rsidP="0034081B">
      <w:pPr>
        <w:pStyle w:val="CommentText"/>
      </w:pPr>
      <w:r>
        <w:rPr>
          <w:rStyle w:val="CommentReference"/>
        </w:rPr>
        <w:annotationRef/>
      </w:r>
      <w:r>
        <w:t>I agree with your sentiment.  I tried to make a table but I really couldn’t get it to work. I’ve changed the text to try to emphasise that I’m interested in how these traits describe trade-offs associated with different ecological strategies.</w:t>
      </w:r>
    </w:p>
  </w:comment>
  <w:comment w:id="112" w:author="Michelle Leishman" w:date="2015-01-21T15:00:00Z" w:initials="ML">
    <w:p w14:paraId="54ADF8C0" w14:textId="77777777" w:rsidR="009B5D59" w:rsidRDefault="009B5D59">
      <w:pPr>
        <w:pStyle w:val="CommentText"/>
      </w:pPr>
      <w:r>
        <w:rPr>
          <w:rStyle w:val="CommentReference"/>
        </w:rPr>
        <w:annotationRef/>
      </w:r>
      <w:r>
        <w:t xml:space="preserve">You’ve provided definitions of other traits but not seed mass </w:t>
      </w:r>
      <w:proofErr w:type="spellStart"/>
      <w:r>
        <w:t>eg</w:t>
      </w:r>
      <w:proofErr w:type="spellEnd"/>
      <w:r>
        <w:t xml:space="preserve"> seed coat plus endosperm and embryo (and dispersal structure? So technically a </w:t>
      </w:r>
      <w:proofErr w:type="spellStart"/>
      <w:r>
        <w:t>diaspore</w:t>
      </w:r>
      <w:proofErr w:type="spellEnd"/>
      <w:r>
        <w:t>?)</w:t>
      </w:r>
    </w:p>
  </w:comment>
  <w:comment w:id="125" w:author="Michelle Leishman" w:date="2014-12-18T12:05:00Z" w:initials="ML">
    <w:p w14:paraId="312CAE39" w14:textId="77777777" w:rsidR="009B5D59" w:rsidRDefault="009B5D59">
      <w:pPr>
        <w:pStyle w:val="CommentText"/>
      </w:pPr>
      <w:r>
        <w:rPr>
          <w:rStyle w:val="CommentReference"/>
        </w:rPr>
        <w:annotationRef/>
      </w:r>
      <w:r>
        <w:t>Although there are clear peaks of flowering in spring and late summer?</w:t>
      </w:r>
    </w:p>
  </w:comment>
  <w:comment w:id="126" w:author="Faculty of Science" w:date="2015-01-03T17:11:00Z" w:initials="FoS">
    <w:p w14:paraId="1A249DB2" w14:textId="77777777" w:rsidR="009B5D59" w:rsidRDefault="009B5D59">
      <w:pPr>
        <w:pStyle w:val="CommentText"/>
      </w:pPr>
      <w:r>
        <w:rPr>
          <w:rStyle w:val="CommentReference"/>
        </w:rPr>
        <w:annotationRef/>
      </w:r>
      <w:r>
        <w:t>Inconvenient to argument!</w:t>
      </w:r>
    </w:p>
  </w:comment>
  <w:comment w:id="127" w:author="Michelle Leishman" w:date="2014-12-18T12:05:00Z" w:initials="ML">
    <w:p w14:paraId="09C2791A" w14:textId="77777777" w:rsidR="009B5D59" w:rsidRDefault="009B5D59">
      <w:pPr>
        <w:pStyle w:val="CommentText"/>
      </w:pPr>
      <w:r>
        <w:rPr>
          <w:rStyle w:val="CommentReference"/>
        </w:rPr>
        <w:annotationRef/>
      </w:r>
      <w:r>
        <w:t>Maybe you should call this length of flowering period?</w:t>
      </w:r>
    </w:p>
  </w:comment>
  <w:comment w:id="128" w:author="Faculty of Science" w:date="2015-01-03T17:12:00Z" w:initials="FoS">
    <w:p w14:paraId="04ACA035" w14:textId="77777777" w:rsidR="009B5D59" w:rsidRDefault="009B5D59">
      <w:pPr>
        <w:pStyle w:val="CommentText"/>
      </w:pPr>
      <w:r>
        <w:rPr>
          <w:rStyle w:val="CommentReference"/>
        </w:rPr>
        <w:annotationRef/>
      </w:r>
      <w:r>
        <w:t>Done</w:t>
      </w:r>
    </w:p>
  </w:comment>
  <w:comment w:id="130" w:author="Michelle Leishman" w:date="2015-01-21T15:04:00Z" w:initials="ML">
    <w:p w14:paraId="6D8AC8D9" w14:textId="77777777" w:rsidR="009B5D59" w:rsidRDefault="009B5D59">
      <w:pPr>
        <w:pStyle w:val="CommentText"/>
      </w:pPr>
      <w:r>
        <w:rPr>
          <w:rStyle w:val="CommentReference"/>
        </w:rPr>
        <w:annotationRef/>
      </w:r>
      <w:r>
        <w:t>Excluding annual plants that respond by germinating and completing their lifecycle quickly while conditions are good?</w:t>
      </w:r>
    </w:p>
  </w:comment>
  <w:comment w:id="131" w:author="Faculty of Science" w:date="2015-01-27T14:59:00Z" w:initials="FoS">
    <w:p w14:paraId="1C05378E" w14:textId="274E3510" w:rsidR="00356249" w:rsidRDefault="00356249">
      <w:pPr>
        <w:pStyle w:val="CommentText"/>
      </w:pPr>
      <w:r>
        <w:rPr>
          <w:rStyle w:val="CommentReference"/>
        </w:rPr>
        <w:annotationRef/>
      </w:r>
      <w:r>
        <w:t xml:space="preserve">I would think they’d be included too. An annual that only flowers for two months in a year would be less able to respond to favourable conditions than a plant which flowers year-round. </w:t>
      </w:r>
    </w:p>
  </w:comment>
  <w:comment w:id="132" w:author="Michelle Leishman" w:date="2014-12-18T12:07:00Z" w:initials="ML">
    <w:p w14:paraId="0048247F" w14:textId="77777777" w:rsidR="009B5D59" w:rsidRDefault="009B5D59">
      <w:pPr>
        <w:pStyle w:val="CommentText"/>
      </w:pPr>
      <w:r>
        <w:rPr>
          <w:rStyle w:val="CommentReference"/>
        </w:rPr>
        <w:annotationRef/>
      </w:r>
      <w:r>
        <w:t>And low soil moisture?</w:t>
      </w:r>
    </w:p>
  </w:comment>
  <w:comment w:id="133" w:author="Faculty of Science" w:date="2015-01-03T17:12:00Z" w:initials="FoS">
    <w:p w14:paraId="6AACD2C2" w14:textId="77777777" w:rsidR="009B5D59" w:rsidRDefault="009B5D59">
      <w:pPr>
        <w:pStyle w:val="CommentText"/>
      </w:pPr>
      <w:r>
        <w:rPr>
          <w:rStyle w:val="CommentReference"/>
        </w:rPr>
        <w:annotationRef/>
      </w:r>
      <w:r>
        <w:t>Added ‘dry’</w:t>
      </w:r>
    </w:p>
  </w:comment>
  <w:comment w:id="134" w:author="Faculty of Science" w:date="2014-11-22T17:42:00Z" w:initials="FoS">
    <w:p w14:paraId="031E4648" w14:textId="77777777" w:rsidR="009B5D59" w:rsidRDefault="009B5D59">
      <w:pPr>
        <w:pStyle w:val="CommentText"/>
      </w:pPr>
      <w:r>
        <w:rPr>
          <w:rStyle w:val="CommentReference"/>
        </w:rPr>
        <w:annotationRef/>
      </w:r>
      <w:r>
        <w:t>Not finished yet</w:t>
      </w:r>
    </w:p>
  </w:comment>
  <w:comment w:id="137" w:author="Michelle Leishman" w:date="2014-12-18T12:16:00Z" w:initials="ML">
    <w:p w14:paraId="3B7AE5F0" w14:textId="77777777" w:rsidR="009B5D59" w:rsidRDefault="009B5D59">
      <w:pPr>
        <w:pStyle w:val="CommentText"/>
      </w:pPr>
      <w:r>
        <w:rPr>
          <w:rStyle w:val="CommentReference"/>
        </w:rPr>
        <w:annotationRef/>
      </w:r>
      <w:r>
        <w:t>This is hard to understand. I think you mean that values were at the species-level? Try re-writing.</w:t>
      </w:r>
    </w:p>
    <w:p w14:paraId="74D4015A" w14:textId="77777777" w:rsidR="009B5D59" w:rsidRDefault="009B5D59">
      <w:pPr>
        <w:pStyle w:val="CommentText"/>
      </w:pPr>
    </w:p>
    <w:p w14:paraId="0444D063" w14:textId="77777777" w:rsidR="009B5D59" w:rsidRDefault="009B5D59">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 and clear explanation.</w:t>
      </w:r>
    </w:p>
  </w:comment>
  <w:comment w:id="138" w:author="Faculty of Science" w:date="2015-01-21T15:05:00Z" w:initials="FoS">
    <w:p w14:paraId="5EFB0EA6" w14:textId="77777777" w:rsidR="009B5D59" w:rsidRDefault="009B5D59">
      <w:pPr>
        <w:pStyle w:val="CommentText"/>
      </w:pPr>
      <w:r>
        <w:rPr>
          <w:rStyle w:val="CommentReference"/>
        </w:rPr>
        <w:annotationRef/>
      </w:r>
      <w:r>
        <w:t>That’s not actually what I meant, I wrote it wrong. Make sense now?</w:t>
      </w:r>
    </w:p>
    <w:p w14:paraId="606DE858" w14:textId="77777777" w:rsidR="009B5D59" w:rsidRDefault="009B5D59">
      <w:pPr>
        <w:pStyle w:val="CommentText"/>
      </w:pPr>
    </w:p>
    <w:p w14:paraId="73776357" w14:textId="77777777" w:rsidR="009B5D59" w:rsidRPr="0017302A" w:rsidRDefault="009B5D59">
      <w:pPr>
        <w:pStyle w:val="CommentText"/>
        <w:rPr>
          <w:b/>
        </w:rPr>
      </w:pPr>
      <w:r w:rsidRPr="0017302A">
        <w:rPr>
          <w:b/>
        </w:rPr>
        <w:t>OK</w:t>
      </w:r>
    </w:p>
  </w:comment>
  <w:comment w:id="150" w:author="Michelle Leishman" w:date="2014-12-18T12:33:00Z" w:initials="ML">
    <w:p w14:paraId="462AE59C" w14:textId="77777777" w:rsidR="009B5D59" w:rsidRDefault="009B5D59">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14:paraId="76B765D0" w14:textId="77777777" w:rsidR="009B5D59" w:rsidRDefault="009B5D59">
      <w:pPr>
        <w:pStyle w:val="CommentText"/>
        <w:rPr>
          <w:rFonts w:eastAsia="Times New Roman" w:cs="Arial"/>
          <w:lang w:eastAsia="en-AU"/>
        </w:rPr>
      </w:pPr>
    </w:p>
    <w:p w14:paraId="74C9DC16" w14:textId="77777777" w:rsidR="009B5D59" w:rsidRDefault="009B5D59">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14:paraId="7F0D3E2F" w14:textId="77777777" w:rsidR="009B5D59" w:rsidRDefault="009B5D59">
      <w:pPr>
        <w:pStyle w:val="CommentText"/>
        <w:rPr>
          <w:rFonts w:eastAsia="Times New Roman" w:cs="Arial"/>
          <w:lang w:eastAsia="en-AU"/>
        </w:rPr>
      </w:pPr>
    </w:p>
    <w:p w14:paraId="3A179D91" w14:textId="77777777" w:rsidR="009B5D59" w:rsidRDefault="009B5D59">
      <w:pPr>
        <w:pStyle w:val="CommentText"/>
      </w:pPr>
      <w:r>
        <w:rPr>
          <w:rFonts w:eastAsia="Times New Roman" w:cs="Arial"/>
          <w:lang w:eastAsia="en-AU"/>
        </w:rPr>
        <w:t>You can refer to your wood density paper for details on measuring wood density</w:t>
      </w:r>
    </w:p>
  </w:comment>
  <w:comment w:id="151" w:author="Faculty of Science" w:date="2014-12-28T12:46:00Z" w:initials="FoS">
    <w:p w14:paraId="37048D55" w14:textId="77777777" w:rsidR="009B5D59" w:rsidRDefault="009B5D59">
      <w:pPr>
        <w:pStyle w:val="CommentText"/>
      </w:pPr>
      <w:r>
        <w:rPr>
          <w:rStyle w:val="CommentReference"/>
        </w:rPr>
        <w:annotationRef/>
      </w:r>
      <w:r>
        <w:t xml:space="preserve">I just have text for these traits because I collected them in the field. I did mention above that everything else came from floras / DBs / online above – does I need to be more explicit? </w:t>
      </w:r>
    </w:p>
  </w:comment>
  <w:comment w:id="156" w:author="Michelle Leishman" w:date="2014-12-18T12:23:00Z" w:initials="ML">
    <w:p w14:paraId="44AEBE8F" w14:textId="77777777" w:rsidR="009B5D59" w:rsidRDefault="009B5D59" w:rsidP="00206B13">
      <w:pPr>
        <w:pStyle w:val="CommentText"/>
      </w:pPr>
      <w:r>
        <w:rPr>
          <w:rStyle w:val="CommentReference"/>
        </w:rPr>
        <w:annotationRef/>
      </w:r>
      <w:r>
        <w:t xml:space="preserve">Were obtained from </w:t>
      </w:r>
    </w:p>
  </w:comment>
  <w:comment w:id="163" w:author="Michelle Leishman" w:date="2014-12-18T12:41:00Z" w:initials="ML">
    <w:p w14:paraId="7ED15521" w14:textId="77777777" w:rsidR="009B5D59" w:rsidRDefault="009B5D59">
      <w:pPr>
        <w:pStyle w:val="CommentText"/>
      </w:pPr>
      <w:r>
        <w:rPr>
          <w:rStyle w:val="CommentReference"/>
        </w:rPr>
        <w:annotationRef/>
      </w:r>
      <w:r>
        <w:t>This seems a funny term. High flow?</w:t>
      </w:r>
    </w:p>
  </w:comment>
  <w:comment w:id="164" w:author="Faculty of Science" w:date="2015-01-05T15:43:00Z" w:initials="FoS">
    <w:p w14:paraId="3FBBC362" w14:textId="77777777" w:rsidR="009B5D59" w:rsidRDefault="009B5D59">
      <w:pPr>
        <w:pStyle w:val="CommentText"/>
      </w:pPr>
      <w:r>
        <w:rPr>
          <w:rStyle w:val="CommentReference"/>
        </w:rPr>
        <w:annotationRef/>
      </w:r>
      <w:r>
        <w:t>That’s what it is called in River Analysis Package</w:t>
      </w:r>
    </w:p>
  </w:comment>
  <w:comment w:id="165" w:author="Michelle Leishman" w:date="2014-12-18T12:46:00Z" w:initials="ML">
    <w:p w14:paraId="21434BC3" w14:textId="77777777" w:rsidR="009B5D59" w:rsidRDefault="009B5D59">
      <w:pPr>
        <w:pStyle w:val="CommentText"/>
      </w:pPr>
      <w:r>
        <w:rPr>
          <w:rStyle w:val="CommentReference"/>
        </w:rPr>
        <w:annotationRef/>
      </w:r>
      <w:r>
        <w:t>Does the text in this column relate to everything under ‘flood freq &amp; magnitude’, rather than the individual rows? Need to make formatting clearer. As far as I can tell this column should actually just be associated with each section sub-heading.</w:t>
      </w:r>
    </w:p>
  </w:comment>
  <w:comment w:id="166" w:author="Faculty of Science" w:date="2015-01-05T15:43:00Z" w:initials="FoS">
    <w:p w14:paraId="2DBE446B" w14:textId="77777777" w:rsidR="009B5D59" w:rsidRDefault="009B5D59">
      <w:pPr>
        <w:pStyle w:val="CommentText"/>
      </w:pPr>
      <w:r>
        <w:rPr>
          <w:rStyle w:val="CommentReference"/>
        </w:rPr>
        <w:annotationRef/>
      </w:r>
      <w:r>
        <w:t>Yep, word deleted my formatting.</w:t>
      </w:r>
    </w:p>
  </w:comment>
  <w:comment w:id="167" w:author="Faculty of Science" w:date="2015-01-21T15:16:00Z" w:initials="FoS">
    <w:p w14:paraId="775388C5" w14:textId="77777777" w:rsidR="009B5D59" w:rsidRDefault="009B5D59" w:rsidP="0017691C">
      <w:pPr>
        <w:pStyle w:val="CommentText"/>
      </w:pPr>
      <w:r>
        <w:rPr>
          <w:rStyle w:val="CommentReference"/>
        </w:rPr>
        <w:annotationRef/>
      </w:r>
      <w:r>
        <w:t>Also pinched from WD paper… This had cell borders etc. before, not sure why word has deleted them now.</w:t>
      </w:r>
    </w:p>
    <w:p w14:paraId="5AB2EDD8" w14:textId="77777777" w:rsidR="009B5D59" w:rsidRDefault="009B5D59" w:rsidP="0017691C">
      <w:pPr>
        <w:pStyle w:val="CommentText"/>
      </w:pPr>
    </w:p>
    <w:p w14:paraId="1D5B501D" w14:textId="77777777" w:rsidR="009B5D59" w:rsidRDefault="009B5D59" w:rsidP="0017691C">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p w14:paraId="531D1770" w14:textId="77777777" w:rsidR="009B5D59" w:rsidRDefault="009B5D59" w:rsidP="0017691C">
      <w:pPr>
        <w:pStyle w:val="CommentText"/>
        <w:rPr>
          <w:b/>
        </w:rPr>
      </w:pPr>
    </w:p>
    <w:p w14:paraId="1E1918A7" w14:textId="77777777" w:rsidR="009B5D59" w:rsidRPr="008408BF" w:rsidRDefault="009B5D59" w:rsidP="0017691C">
      <w:pPr>
        <w:pStyle w:val="CommentText"/>
        <w:rPr>
          <w:b/>
        </w:rPr>
      </w:pPr>
      <w:r>
        <w:rPr>
          <w:b/>
        </w:rPr>
        <w:t>UPDATE – we just had a ms returned with please explain questions that used the same modelling methods as a previous paper (</w:t>
      </w:r>
      <w:proofErr w:type="spellStart"/>
      <w:r>
        <w:rPr>
          <w:b/>
        </w:rPr>
        <w:t>ie</w:t>
      </w:r>
      <w:proofErr w:type="spellEnd"/>
      <w:r>
        <w:rPr>
          <w:b/>
        </w:rPr>
        <w:t xml:space="preserve"> it was just an extension of the 1</w:t>
      </w:r>
      <w:r w:rsidRPr="00B740B9">
        <w:rPr>
          <w:b/>
          <w:vertAlign w:val="superscript"/>
        </w:rPr>
        <w:t>st</w:t>
      </w:r>
      <w:r>
        <w:rPr>
          <w:b/>
        </w:rPr>
        <w:t xml:space="preserve"> paper) – the journals </w:t>
      </w:r>
      <w:proofErr w:type="gramStart"/>
      <w:r>
        <w:rPr>
          <w:b/>
        </w:rPr>
        <w:t>now  use</w:t>
      </w:r>
      <w:proofErr w:type="gramEnd"/>
      <w:r>
        <w:rPr>
          <w:b/>
        </w:rPr>
        <w:t xml:space="preserve"> software to identify plagiarism before it goes to review</w:t>
      </w:r>
    </w:p>
  </w:comment>
  <w:comment w:id="168" w:author="Faculty of Science" w:date="2015-01-05T15:43:00Z" w:initials="FoS">
    <w:p w14:paraId="43D386E6" w14:textId="77777777" w:rsidR="009B5D59" w:rsidRDefault="009B5D59">
      <w:pPr>
        <w:pStyle w:val="CommentText"/>
      </w:pPr>
      <w:r>
        <w:rPr>
          <w:rStyle w:val="CommentReference"/>
        </w:rPr>
        <w:annotationRef/>
      </w:r>
      <w:r>
        <w:t>I’ve rewritten quite a lot of this.</w:t>
      </w:r>
    </w:p>
  </w:comment>
  <w:comment w:id="171" w:author="Michelle Leishman" w:date="2014-12-18T12:59:00Z" w:initials="ML">
    <w:p w14:paraId="24EB034B" w14:textId="77777777" w:rsidR="009B5D59" w:rsidRDefault="009B5D59" w:rsidP="00F75551">
      <w:pPr>
        <w:pStyle w:val="CommentText"/>
      </w:pPr>
      <w:r>
        <w:rPr>
          <w:rStyle w:val="CommentReference"/>
        </w:rPr>
        <w:annotationRef/>
      </w:r>
      <w:r>
        <w:t xml:space="preserve">I think it may be important to have some text on measurement choice for FD </w:t>
      </w:r>
      <w:proofErr w:type="gramStart"/>
      <w:r>
        <w:t>generally  –</w:t>
      </w:r>
      <w:proofErr w:type="gramEnd"/>
      <w:r>
        <w:t xml:space="preserve"> depending on how you re-structure your Intro, it could stay in Intro or move to Methods.</w:t>
      </w:r>
    </w:p>
  </w:comment>
  <w:comment w:id="172" w:author="Faculty of Science" w:date="2015-01-03T17:24:00Z" w:initials="FoS">
    <w:p w14:paraId="66EA10A3" w14:textId="77777777" w:rsidR="009B5D59" w:rsidRDefault="009B5D59">
      <w:pPr>
        <w:pStyle w:val="CommentText"/>
      </w:pPr>
      <w:r>
        <w:rPr>
          <w:rStyle w:val="CommentReference"/>
        </w:rPr>
        <w:annotationRef/>
      </w:r>
      <w:r>
        <w:t>Have added some text to the intro.</w:t>
      </w:r>
    </w:p>
  </w:comment>
  <w:comment w:id="174" w:author="Michelle Leishman" w:date="2014-12-18T14:01:00Z" w:initials="ML">
    <w:p w14:paraId="3C8D267D" w14:textId="77777777" w:rsidR="009B5D59" w:rsidRDefault="009B5D59" w:rsidP="00F75551">
      <w:pPr>
        <w:pStyle w:val="CommentText"/>
      </w:pPr>
      <w:r>
        <w:rPr>
          <w:rStyle w:val="CommentReference"/>
        </w:rPr>
        <w:annotationRef/>
      </w:r>
      <w:r>
        <w:t>Have you explained how you selected these?</w:t>
      </w:r>
    </w:p>
  </w:comment>
  <w:comment w:id="175" w:author="Faculty of Science" w:date="2015-01-03T17:26:00Z" w:initials="FoS">
    <w:p w14:paraId="0E0A6B1F" w14:textId="77777777" w:rsidR="009B5D59" w:rsidRDefault="009B5D59">
      <w:pPr>
        <w:pStyle w:val="CommentText"/>
      </w:pPr>
      <w:r>
        <w:rPr>
          <w:rStyle w:val="CommentReference"/>
        </w:rPr>
        <w:annotationRef/>
      </w:r>
      <w:r>
        <w:t>In the hydro metrics section?</w:t>
      </w:r>
    </w:p>
  </w:comment>
  <w:comment w:id="188" w:author="Michelle Leishman" w:date="2014-12-18T13:04:00Z" w:initials="ML">
    <w:p w14:paraId="40BC3258" w14:textId="77777777" w:rsidR="009B5D59" w:rsidRDefault="009B5D59" w:rsidP="00F75551">
      <w:pPr>
        <w:pStyle w:val="CommentText"/>
      </w:pPr>
      <w:r>
        <w:rPr>
          <w:rStyle w:val="CommentReference"/>
        </w:rPr>
        <w:annotationRef/>
      </w:r>
      <w:r>
        <w:t>Table 5 was the trait summary stats</w:t>
      </w:r>
    </w:p>
  </w:comment>
  <w:comment w:id="192" w:author="Faculty of Science" w:date="2015-01-03T17:29:00Z" w:initials="FoS">
    <w:p w14:paraId="0EE428A6" w14:textId="77777777" w:rsidR="009B5D59" w:rsidRDefault="009B5D59">
      <w:pPr>
        <w:pStyle w:val="CommentText"/>
      </w:pPr>
      <w:r>
        <w:rPr>
          <w:rStyle w:val="CommentReference"/>
        </w:rPr>
        <w:annotationRef/>
      </w:r>
      <w:r>
        <w:t xml:space="preserve">So I’ve put all the R2’s and </w:t>
      </w:r>
      <w:proofErr w:type="spellStart"/>
      <w:r>
        <w:t>pvals</w:t>
      </w:r>
      <w:proofErr w:type="spellEnd"/>
      <w:r>
        <w:t xml:space="preserve"> in text, and that table is now in the supporting info.</w:t>
      </w:r>
    </w:p>
  </w:comment>
  <w:comment w:id="195" w:author="Faculty of Science" w:date="2014-12-18T13:52:00Z" w:initials="FoS">
    <w:p w14:paraId="61F81124" w14:textId="77777777" w:rsidR="009B5D59" w:rsidRDefault="009B5D59" w:rsidP="00F75551">
      <w:pPr>
        <w:pStyle w:val="CommentText"/>
      </w:pPr>
      <w:r>
        <w:rPr>
          <w:rStyle w:val="CommentReference"/>
        </w:rPr>
        <w:annotationRef/>
      </w:r>
      <w:r>
        <w:t>Non significant though. Word this better.</w:t>
      </w:r>
    </w:p>
    <w:p w14:paraId="04B66BB2" w14:textId="77777777" w:rsidR="009B5D59" w:rsidRDefault="009B5D59" w:rsidP="00F75551">
      <w:pPr>
        <w:pStyle w:val="CommentText"/>
      </w:pPr>
    </w:p>
    <w:p w14:paraId="654E486E" w14:textId="77777777" w:rsidR="009B5D59" w:rsidRPr="000F69A1" w:rsidRDefault="009B5D59" w:rsidP="00F75551">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 </w:t>
      </w:r>
      <w:proofErr w:type="spellStart"/>
      <w:r w:rsidRPr="000F69A1">
        <w:rPr>
          <w:b/>
        </w:rPr>
        <w:t>FDis</w:t>
      </w:r>
      <w:proofErr w:type="spellEnd"/>
      <w:r w:rsidRPr="000F69A1">
        <w:rPr>
          <w:b/>
        </w:rPr>
        <w:t xml:space="preserve"> was not associated with mean annual flood frequency</w:t>
      </w:r>
      <w:r>
        <w:rPr>
          <w:b/>
        </w:rPr>
        <w:t>.</w:t>
      </w:r>
    </w:p>
  </w:comment>
  <w:comment w:id="196" w:author="Faculty of Science" w:date="2015-01-03T17:28:00Z" w:initials="FoS">
    <w:p w14:paraId="073D89B8" w14:textId="77777777" w:rsidR="009B5D59" w:rsidRDefault="009B5D59">
      <w:pPr>
        <w:pStyle w:val="CommentText"/>
      </w:pPr>
      <w:r>
        <w:rPr>
          <w:rStyle w:val="CommentReference"/>
        </w:rPr>
        <w:annotationRef/>
      </w:r>
      <w:r>
        <w:t>Actually it was significant (after I used a different p value adjustment method), my mistake.</w:t>
      </w:r>
    </w:p>
  </w:comment>
  <w:comment w:id="197" w:author="Michelle Leishman" w:date="2014-12-18T13:53:00Z" w:initials="ML">
    <w:p w14:paraId="5ED8FE95" w14:textId="77777777" w:rsidR="009B5D59" w:rsidRDefault="009B5D59" w:rsidP="00F75551">
      <w:pPr>
        <w:pStyle w:val="CommentText"/>
      </w:pPr>
      <w:r>
        <w:rPr>
          <w:rStyle w:val="CommentReference"/>
        </w:rPr>
        <w:annotationRef/>
      </w:r>
      <w:r>
        <w:t>Maybe point out whether all relationships were significant or not</w:t>
      </w:r>
    </w:p>
  </w:comment>
  <w:comment w:id="198" w:author="Faculty of Science" w:date="2015-01-03T17:29:00Z" w:initials="FoS">
    <w:p w14:paraId="45AB7072" w14:textId="77777777" w:rsidR="009B5D59" w:rsidRDefault="009B5D59">
      <w:pPr>
        <w:pStyle w:val="CommentText"/>
      </w:pPr>
      <w:r>
        <w:rPr>
          <w:rStyle w:val="CommentReference"/>
        </w:rPr>
        <w:annotationRef/>
      </w:r>
      <w:proofErr w:type="gramStart"/>
      <w:r>
        <w:t>done</w:t>
      </w:r>
      <w:proofErr w:type="gramEnd"/>
    </w:p>
  </w:comment>
  <w:comment w:id="200" w:author="Michelle Leishman" w:date="2014-12-18T14:06:00Z" w:initials="ML">
    <w:p w14:paraId="5D05A8D8" w14:textId="77777777" w:rsidR="009B5D59" w:rsidRDefault="009B5D59" w:rsidP="00F75551">
      <w:pPr>
        <w:pStyle w:val="CommentText"/>
      </w:pPr>
      <w:r>
        <w:rPr>
          <w:rStyle w:val="CommentReference"/>
        </w:rPr>
        <w:annotationRef/>
      </w:r>
      <w:r>
        <w:t>Same comment on noting significance as for previous figure</w:t>
      </w:r>
    </w:p>
  </w:comment>
  <w:comment w:id="201" w:author="Michelle Leishman" w:date="2014-12-29T15:30:00Z" w:initials="ML">
    <w:p w14:paraId="3D2B41BB" w14:textId="77777777" w:rsidR="009B5D59" w:rsidRDefault="009B5D59" w:rsidP="00F75551">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3F8585EA" w14:textId="77777777" w:rsidR="009B5D59" w:rsidRDefault="009B5D59" w:rsidP="00F75551">
      <w:pPr>
        <w:pStyle w:val="CommentText"/>
      </w:pPr>
    </w:p>
    <w:p w14:paraId="006F39D4" w14:textId="77777777" w:rsidR="009B5D59" w:rsidRDefault="009B5D59" w:rsidP="00F75551">
      <w:pPr>
        <w:pStyle w:val="CommentText"/>
      </w:pPr>
      <w:r>
        <w:t xml:space="preserve">However I think it is worth including the relationship to spp richness/diversity but you need to have some text earlier that introduces it in terms of a question </w:t>
      </w:r>
      <w:proofErr w:type="spellStart"/>
      <w:r>
        <w:t>ie</w:t>
      </w:r>
      <w:proofErr w:type="spellEnd"/>
      <w:r>
        <w:t xml:space="preserve"> is FD simply reflecting SD?</w:t>
      </w:r>
    </w:p>
  </w:comment>
  <w:comment w:id="202" w:author="Faculty of Science" w:date="2015-01-03T17:30:00Z" w:initials="FoS">
    <w:p w14:paraId="460A28FF" w14:textId="77777777" w:rsidR="009B5D59" w:rsidRDefault="009B5D59" w:rsidP="00AD2DF8">
      <w:pPr>
        <w:pStyle w:val="CommentText"/>
        <w:numPr>
          <w:ilvl w:val="0"/>
          <w:numId w:val="2"/>
        </w:numPr>
      </w:pPr>
      <w:r>
        <w:rPr>
          <w:rStyle w:val="CommentReference"/>
        </w:rPr>
        <w:annotationRef/>
      </w:r>
      <w:r>
        <w:t xml:space="preserve">Removed. There is a rationale and I tried to talk about it more but it ended up being too much effort justifying some </w:t>
      </w:r>
      <w:proofErr w:type="spellStart"/>
      <w:r>
        <w:t>env</w:t>
      </w:r>
      <w:proofErr w:type="spellEnd"/>
      <w:r>
        <w:t xml:space="preserve"> variables and not others.</w:t>
      </w:r>
    </w:p>
    <w:p w14:paraId="0ED39436" w14:textId="77777777" w:rsidR="009B5D59" w:rsidRDefault="009B5D59" w:rsidP="00AD2DF8">
      <w:pPr>
        <w:pStyle w:val="CommentText"/>
        <w:numPr>
          <w:ilvl w:val="0"/>
          <w:numId w:val="2"/>
        </w:numPr>
      </w:pPr>
      <w:r>
        <w:t>Done (comments in intro and in discussion)</w:t>
      </w:r>
    </w:p>
  </w:comment>
  <w:comment w:id="205" w:author="Michelle Leishman" w:date="2014-12-18T14:10:00Z" w:initials="ML">
    <w:p w14:paraId="65E984D3" w14:textId="77777777" w:rsidR="009B5D59" w:rsidRDefault="009B5D59" w:rsidP="00F75551">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206" w:author="Faculty of Science" w:date="2015-01-03T17:30:00Z" w:initials="FoS">
    <w:p w14:paraId="4A998F1C" w14:textId="77777777" w:rsidR="009B5D59" w:rsidRDefault="009B5D59">
      <w:pPr>
        <w:pStyle w:val="CommentText"/>
      </w:pPr>
      <w:r>
        <w:rPr>
          <w:rStyle w:val="CommentReference"/>
        </w:rPr>
        <w:annotationRef/>
      </w:r>
      <w:r>
        <w:t xml:space="preserve">I tried but I couldn’t compress it enough and it ended up too wordy. </w:t>
      </w:r>
    </w:p>
  </w:comment>
  <w:comment w:id="207" w:author="Michelle Leishman" w:date="2014-12-18T14:15:00Z" w:initials="ML">
    <w:p w14:paraId="0013F3B3" w14:textId="77777777" w:rsidR="009B5D59" w:rsidRDefault="009B5D59" w:rsidP="00F75551">
      <w:pPr>
        <w:pStyle w:val="CommentText"/>
      </w:pPr>
      <w:r>
        <w:rPr>
          <w:rStyle w:val="CommentReference"/>
        </w:rPr>
        <w:annotationRef/>
      </w:r>
      <w:r>
        <w:t>You could also put this in supplementary and just describe the best model in the text?</w:t>
      </w:r>
    </w:p>
  </w:comment>
  <w:comment w:id="208" w:author="Faculty of Science" w:date="2015-01-03T17:32:00Z" w:initials="FoS">
    <w:p w14:paraId="1878DB4B" w14:textId="77777777" w:rsidR="009B5D59" w:rsidRDefault="009B5D59">
      <w:pPr>
        <w:pStyle w:val="CommentText"/>
      </w:pPr>
      <w:r>
        <w:rPr>
          <w:rStyle w:val="CommentReference"/>
        </w:rPr>
        <w:annotationRef/>
      </w:r>
      <w:r>
        <w:t>I think I’ll leave this one in the main body. A paper I read by the AIC guru (forget his name now) said that people need to include a table like this in their manuscript.</w:t>
      </w:r>
    </w:p>
    <w:p w14:paraId="6F8187BD" w14:textId="77777777" w:rsidR="009B5D59" w:rsidRDefault="009B5D59">
      <w:pPr>
        <w:pStyle w:val="CommentText"/>
      </w:pPr>
    </w:p>
  </w:comment>
  <w:comment w:id="209" w:author="Michelle Leishman" w:date="2014-12-18T14:11:00Z" w:initials="ML">
    <w:p w14:paraId="57414DB2" w14:textId="77777777" w:rsidR="009B5D59" w:rsidRDefault="009B5D59" w:rsidP="00F75551">
      <w:pPr>
        <w:pStyle w:val="CommentText"/>
      </w:pPr>
      <w:r>
        <w:rPr>
          <w:rStyle w:val="CommentReference"/>
        </w:rPr>
        <w:annotationRef/>
      </w:r>
      <w:r>
        <w:t>Fitted?</w:t>
      </w:r>
    </w:p>
  </w:comment>
  <w:comment w:id="210" w:author="Michelle Leishman" w:date="2014-12-18T14:11:00Z" w:initials="ML">
    <w:p w14:paraId="7F4E8CFD" w14:textId="77777777" w:rsidR="009B5D59" w:rsidRDefault="009B5D59" w:rsidP="00F75551">
      <w:pPr>
        <w:pStyle w:val="CommentText"/>
      </w:pPr>
      <w:r>
        <w:rPr>
          <w:rStyle w:val="CommentReference"/>
        </w:rPr>
        <w:annotationRef/>
      </w:r>
      <w:r>
        <w:t>But you have used ~ not *</w:t>
      </w:r>
    </w:p>
  </w:comment>
  <w:comment w:id="211" w:author="Faculty of Science" w:date="2015-01-03T17:33:00Z" w:initials="FoS">
    <w:p w14:paraId="0383B243" w14:textId="77777777" w:rsidR="009B5D59" w:rsidRDefault="009B5D59">
      <w:pPr>
        <w:pStyle w:val="CommentText"/>
      </w:pPr>
      <w:r>
        <w:rPr>
          <w:rStyle w:val="CommentReference"/>
        </w:rPr>
        <w:annotationRef/>
      </w:r>
      <w:r>
        <w:t>Oh. That means ‘is a function of’ – is that not clear? I have used * too…</w:t>
      </w:r>
    </w:p>
  </w:comment>
  <w:comment w:id="212" w:author="Michelle Leishman" w:date="2014-12-18T14:15:00Z" w:initials="ML">
    <w:p w14:paraId="6E5A5AA0" w14:textId="77777777" w:rsidR="009B5D59" w:rsidRDefault="009B5D59" w:rsidP="00F75551">
      <w:pPr>
        <w:pStyle w:val="CommentText"/>
      </w:pPr>
      <w:r>
        <w:rPr>
          <w:rStyle w:val="CommentReference"/>
        </w:rPr>
        <w:annotationRef/>
      </w:r>
      <w:r>
        <w:t>Supplementary?</w:t>
      </w:r>
    </w:p>
  </w:comment>
  <w:comment w:id="213" w:author="Faculty of Science" w:date="2015-01-03T17:34:00Z" w:initials="FoS">
    <w:p w14:paraId="1B53A55D" w14:textId="77777777" w:rsidR="009B5D59" w:rsidRDefault="009B5D59">
      <w:pPr>
        <w:pStyle w:val="CommentText"/>
      </w:pPr>
      <w:r>
        <w:rPr>
          <w:rStyle w:val="CommentReference"/>
        </w:rPr>
        <w:annotationRef/>
      </w:r>
      <w:r>
        <w:t xml:space="preserve">Apparently I need this too… I do actually think it is pretty essential to understanding the model. </w:t>
      </w:r>
    </w:p>
  </w:comment>
  <w:comment w:id="214" w:author="Michelle Leishman" w:date="2014-12-18T15:05:00Z" w:initials="ML">
    <w:p w14:paraId="72FB905D" w14:textId="77777777" w:rsidR="009B5D59" w:rsidRDefault="009B5D59" w:rsidP="00F75551">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215" w:author="Faculty of Science" w:date="2015-01-03T17:35:00Z" w:initials="FoS">
    <w:p w14:paraId="37DE26BD" w14:textId="77777777" w:rsidR="009B5D59" w:rsidRDefault="009B5D59">
      <w:pPr>
        <w:pStyle w:val="CommentText"/>
      </w:pPr>
      <w:r>
        <w:rPr>
          <w:rStyle w:val="CommentReference"/>
        </w:rPr>
        <w:annotationRef/>
      </w:r>
      <w:r>
        <w:t>As much as I’d like to cite myself, I don’t actually think this is relevant to the argument I’m making. I’m talking about variation in trait values, whereas this has to do with wholesale shifts in mean trait values.</w:t>
      </w:r>
    </w:p>
  </w:comment>
  <w:comment w:id="216" w:author="Michelle Leishman" w:date="2014-12-18T14:16:00Z" w:initials="ML">
    <w:p w14:paraId="6080EA50" w14:textId="77777777" w:rsidR="009B5D59" w:rsidRDefault="009B5D59" w:rsidP="00F75551">
      <w:pPr>
        <w:pStyle w:val="CommentText"/>
      </w:pPr>
      <w:r>
        <w:rPr>
          <w:rStyle w:val="CommentReference"/>
        </w:rPr>
        <w:annotationRef/>
      </w:r>
      <w:r>
        <w:t>Not sure about ‘breed’. Maybe ‘result in’, or ‘make’ or ‘lead to’?</w:t>
      </w:r>
    </w:p>
  </w:comment>
  <w:comment w:id="217" w:author="Faculty of Science" w:date="2015-01-03T17:34:00Z" w:initials="FoS">
    <w:p w14:paraId="4CA9EE1B" w14:textId="77777777" w:rsidR="009B5D59" w:rsidRDefault="009B5D59">
      <w:pPr>
        <w:pStyle w:val="CommentText"/>
      </w:pPr>
      <w:r>
        <w:rPr>
          <w:rStyle w:val="CommentReference"/>
        </w:rPr>
        <w:annotationRef/>
      </w:r>
      <w:r>
        <w:t xml:space="preserve">I like breed. </w:t>
      </w:r>
    </w:p>
    <w:p w14:paraId="2E2062FE" w14:textId="77777777" w:rsidR="009B5D59" w:rsidRDefault="009B5D59">
      <w:pPr>
        <w:pStyle w:val="CommentText"/>
      </w:pPr>
    </w:p>
  </w:comment>
  <w:comment w:id="218" w:author="Michelle Leishman" w:date="2014-12-18T15:06:00Z" w:initials="ML">
    <w:p w14:paraId="2B82744E" w14:textId="77777777" w:rsidR="009B5D59" w:rsidRDefault="009B5D59" w:rsidP="00F75551">
      <w:pPr>
        <w:pStyle w:val="CommentText"/>
      </w:pPr>
      <w:r>
        <w:rPr>
          <w:rStyle w:val="CommentReference"/>
        </w:rPr>
        <w:annotationRef/>
      </w:r>
      <w:r>
        <w:t>And maybe add in this paragraph that this result not simply due to species-level diversity</w:t>
      </w:r>
    </w:p>
  </w:comment>
  <w:comment w:id="219" w:author="Faculty of Science" w:date="2015-01-03T17:37:00Z" w:initials="FoS">
    <w:p w14:paraId="46B4997F" w14:textId="77777777" w:rsidR="009B5D59" w:rsidRDefault="009B5D59">
      <w:pPr>
        <w:pStyle w:val="CommentText"/>
      </w:pPr>
      <w:r>
        <w:rPr>
          <w:rStyle w:val="CommentReference"/>
        </w:rPr>
        <w:annotationRef/>
      </w:r>
      <w:r>
        <w:t>I’ve got a paragraph on this later on now.</w:t>
      </w:r>
    </w:p>
  </w:comment>
  <w:comment w:id="220" w:author="Faculty of Science" w:date="2014-12-18T14:17:00Z" w:initials="FoS">
    <w:p w14:paraId="197169B7" w14:textId="77777777" w:rsidR="009B5D59" w:rsidRDefault="009B5D59" w:rsidP="00F75551">
      <w:pPr>
        <w:pStyle w:val="CommentText"/>
        <w:rPr>
          <w:rStyle w:val="CommentReference"/>
        </w:rPr>
      </w:pPr>
      <w:r>
        <w:rPr>
          <w:rStyle w:val="CommentReference"/>
        </w:rPr>
        <w:annotationRef/>
      </w:r>
      <w:r>
        <w:rPr>
          <w:rStyle w:val="CommentReference"/>
        </w:rPr>
        <w:t>Mediocre</w:t>
      </w:r>
    </w:p>
    <w:p w14:paraId="2EF15D62" w14:textId="77777777" w:rsidR="009B5D59" w:rsidRDefault="009B5D59" w:rsidP="00F75551">
      <w:pPr>
        <w:pStyle w:val="CommentText"/>
        <w:rPr>
          <w:rStyle w:val="CommentReference"/>
        </w:rPr>
      </w:pPr>
    </w:p>
    <w:p w14:paraId="7C985283" w14:textId="77777777" w:rsidR="009B5D59" w:rsidRPr="00051869" w:rsidRDefault="009B5D59" w:rsidP="00F75551">
      <w:pPr>
        <w:pStyle w:val="CommentText"/>
        <w:rPr>
          <w:b/>
        </w:rPr>
      </w:pPr>
      <w:r w:rsidRPr="00051869">
        <w:rPr>
          <w:rStyle w:val="CommentReference"/>
          <w:b/>
        </w:rPr>
        <w:t>Agreed!</w:t>
      </w:r>
    </w:p>
  </w:comment>
  <w:comment w:id="221" w:author="Michelle Leishman" w:date="2014-12-18T14:20:00Z" w:initials="ML">
    <w:p w14:paraId="7AA26A97" w14:textId="77777777" w:rsidR="009B5D59" w:rsidRDefault="009B5D59" w:rsidP="00F75551">
      <w:pPr>
        <w:pStyle w:val="CommentText"/>
      </w:pPr>
      <w:r>
        <w:rPr>
          <w:rStyle w:val="CommentReference"/>
        </w:rPr>
        <w:annotationRef/>
      </w:r>
      <w:r>
        <w:t>Not too sure what this is getting at…</w:t>
      </w:r>
    </w:p>
  </w:comment>
  <w:comment w:id="222" w:author="Faculty of Science" w:date="2015-01-03T17:37:00Z" w:initials="FoS">
    <w:p w14:paraId="43E01E90" w14:textId="77777777" w:rsidR="009B5D59" w:rsidRDefault="009B5D59">
      <w:pPr>
        <w:pStyle w:val="CommentText"/>
      </w:pPr>
      <w:r>
        <w:rPr>
          <w:rStyle w:val="CommentReference"/>
        </w:rPr>
        <w:annotationRef/>
      </w:r>
      <w:r>
        <w:t>Updated for clarity. Make more sense now? The point is that I’m about to harp on about the importance of habitat complexity when actually I surveyed the least complex habitat I could find.</w:t>
      </w:r>
    </w:p>
  </w:comment>
  <w:comment w:id="224" w:author="Michelle Leishman" w:date="2014-12-18T14:24:00Z" w:initials="ML">
    <w:p w14:paraId="08014FF6" w14:textId="77777777" w:rsidR="009B5D59" w:rsidRDefault="009B5D59" w:rsidP="00F75551">
      <w:pPr>
        <w:pStyle w:val="CommentText"/>
      </w:pPr>
      <w:r>
        <w:rPr>
          <w:rStyle w:val="CommentReference"/>
        </w:rPr>
        <w:annotationRef/>
      </w:r>
      <w:r>
        <w:t>May delete?</w:t>
      </w:r>
    </w:p>
  </w:comment>
  <w:comment w:id="225" w:author="Faculty of Science" w:date="2015-01-21T15:33:00Z" w:initials="FoS">
    <w:p w14:paraId="35653515" w14:textId="77777777" w:rsidR="009B5D59" w:rsidRDefault="009B5D59">
      <w:pPr>
        <w:pStyle w:val="CommentText"/>
      </w:pPr>
      <w:r>
        <w:rPr>
          <w:rStyle w:val="CommentReference"/>
        </w:rPr>
        <w:annotationRef/>
      </w:r>
      <w:r>
        <w:t>Can I keep this but not bother to talk about it in the methods?</w:t>
      </w:r>
    </w:p>
    <w:p w14:paraId="06B2409F" w14:textId="77777777" w:rsidR="009B5D59" w:rsidRDefault="009B5D59">
      <w:pPr>
        <w:pStyle w:val="CommentText"/>
      </w:pPr>
    </w:p>
    <w:p w14:paraId="7F65CD01" w14:textId="77777777" w:rsidR="009B5D59" w:rsidRPr="00634000" w:rsidRDefault="009B5D59">
      <w:pPr>
        <w:pStyle w:val="CommentText"/>
        <w:rPr>
          <w:b/>
        </w:rPr>
      </w:pPr>
      <w:r w:rsidRPr="00634000">
        <w:rPr>
          <w:b/>
        </w:rPr>
        <w:t>OK</w:t>
      </w:r>
    </w:p>
  </w:comment>
  <w:comment w:id="227" w:author="Michelle Leishman" w:date="2014-12-18T14:52:00Z" w:initials="ML">
    <w:p w14:paraId="7F7696DF" w14:textId="77777777" w:rsidR="009B5D59" w:rsidRDefault="009B5D59" w:rsidP="00F75551">
      <w:pPr>
        <w:pStyle w:val="CommentText"/>
      </w:pPr>
      <w:r>
        <w:rPr>
          <w:rStyle w:val="CommentReference"/>
        </w:rPr>
        <w:annotationRef/>
      </w:r>
      <w:r>
        <w:t>I can’t remember where it said in the methods that you used abundance to weight trait data – did I miss it?</w:t>
      </w:r>
    </w:p>
  </w:comment>
  <w:comment w:id="228" w:author="Faculty of Science" w:date="2015-01-05T15:12:00Z" w:initials="FoS">
    <w:p w14:paraId="0386DE6E" w14:textId="77777777" w:rsidR="009B5D59" w:rsidRDefault="009B5D59">
      <w:pPr>
        <w:pStyle w:val="CommentText"/>
      </w:pPr>
      <w:r>
        <w:rPr>
          <w:rStyle w:val="CommentReference"/>
        </w:rPr>
        <w:annotationRef/>
      </w:r>
      <w:r>
        <w:t>I did, but I’ve mentioned it a couple more times now.</w:t>
      </w:r>
    </w:p>
  </w:comment>
  <w:comment w:id="232" w:author="Michelle Leishman" w:date="2014-12-18T14:57:00Z" w:initials="ML">
    <w:p w14:paraId="680FC759" w14:textId="77777777" w:rsidR="009B5D59" w:rsidRDefault="009B5D59" w:rsidP="00F75551">
      <w:pPr>
        <w:pStyle w:val="CommentText"/>
      </w:pPr>
      <w:r>
        <w:rPr>
          <w:rStyle w:val="CommentReference"/>
        </w:rPr>
        <w:annotationRef/>
      </w:r>
      <w:r>
        <w:t>I expected a section of the Discussion putting your findings in the context of other FD literature from different systems.</w:t>
      </w:r>
    </w:p>
  </w:comment>
  <w:comment w:id="233" w:author="Faculty of Science" w:date="2015-01-05T15:12:00Z" w:initials="FoS">
    <w:p w14:paraId="405F93AC" w14:textId="77777777" w:rsidR="009B5D59" w:rsidRDefault="009B5D59">
      <w:pPr>
        <w:pStyle w:val="CommentText"/>
      </w:pPr>
      <w:r>
        <w:rPr>
          <w:rStyle w:val="CommentReference"/>
        </w:rPr>
        <w:annotationRef/>
      </w:r>
      <w:r>
        <w:t xml:space="preserve">See above. </w:t>
      </w:r>
    </w:p>
  </w:comment>
  <w:comment w:id="234" w:author="Faculty of Science" w:date="2015-01-05T15:13:00Z" w:initials="FoS">
    <w:p w14:paraId="2DB10E5E" w14:textId="77777777" w:rsidR="009B5D59" w:rsidRDefault="009B5D59">
      <w:pPr>
        <w:pStyle w:val="CommentText"/>
      </w:pPr>
      <w:r>
        <w:rPr>
          <w:rStyle w:val="CommentReference"/>
        </w:rPr>
        <w:annotationRef/>
      </w:r>
      <w:r>
        <w:t xml:space="preserve">ML - “Also you haven’t made the case for what high vs low FD means for ecosystem functions and services. Is high FD a good thing? Does high FD provide resilience? Or should managers try to restore to some pre-anthropogenic-disturbance level of FD?” </w:t>
      </w:r>
      <w:r>
        <w:br/>
      </w:r>
      <w:r>
        <w:br/>
        <w:t xml:space="preserve">I spent quite a while on this and there is literature associating functional redundancy with resilience, but nothing about </w:t>
      </w:r>
      <w:proofErr w:type="spellStart"/>
      <w:r>
        <w:t>FDis</w:t>
      </w:r>
      <w:proofErr w:type="spellEnd"/>
      <w:r>
        <w:t xml:space="preserve">. I calculated functional redundancy and it showed most of the same patterns and it was fairly well associated with </w:t>
      </w:r>
      <w:proofErr w:type="spellStart"/>
      <w:r>
        <w:t>FDis</w:t>
      </w:r>
      <w:proofErr w:type="spellEnd"/>
      <w:r>
        <w:t xml:space="preserve"> (R2 = ~0.5). I didn’t really want to get into all of that (as it begs the question why not look at </w:t>
      </w:r>
      <w:proofErr w:type="spellStart"/>
      <w:r>
        <w:t>FRedun</w:t>
      </w:r>
      <w:proofErr w:type="spellEnd"/>
      <w:r>
        <w:t xml:space="preserve"> etc. etc. and I think I chose </w:t>
      </w:r>
      <w:proofErr w:type="spellStart"/>
      <w:r>
        <w:t>FDis</w:t>
      </w:r>
      <w:proofErr w:type="spellEnd"/>
      <w:r>
        <w:t xml:space="preserve"> for good reasons). </w:t>
      </w:r>
      <w:r>
        <w:br/>
      </w:r>
      <w:r>
        <w:br/>
        <w:t xml:space="preserve">I also deleted the comment I made about being careful not to see </w:t>
      </w:r>
      <w:proofErr w:type="spellStart"/>
      <w:r>
        <w:t>FDis</w:t>
      </w:r>
      <w:proofErr w:type="spellEnd"/>
      <w:r>
        <w:t xml:space="preserve"> as an ecological good which should be maximised. You could say the same thing about species diversity but it is a pretty silly comment really. I’m glad I deleted it, thanks for pointing out the paragraph.</w:t>
      </w:r>
    </w:p>
  </w:comment>
  <w:comment w:id="242" w:author="Michelle Leishman" w:date="2015-01-21T15:41:00Z" w:initials="ML">
    <w:p w14:paraId="7C8100AA" w14:textId="77777777" w:rsidR="009B5D59" w:rsidRDefault="009B5D59">
      <w:pPr>
        <w:pStyle w:val="CommentText"/>
      </w:pPr>
      <w:r>
        <w:rPr>
          <w:rStyle w:val="CommentReference"/>
        </w:rPr>
        <w:annotationRef/>
      </w:r>
      <w:r>
        <w:t>Don’t you have an APA?</w:t>
      </w:r>
    </w:p>
  </w:comment>
  <w:comment w:id="245" w:author="Michelle Leishman" w:date="2014-12-18T15:02:00Z" w:initials="ML">
    <w:p w14:paraId="7C0375C3" w14:textId="77777777" w:rsidR="009B5D59" w:rsidRDefault="009B5D59">
      <w:pPr>
        <w:pStyle w:val="CommentText"/>
      </w:pPr>
      <w:r>
        <w:rPr>
          <w:rStyle w:val="CommentReference"/>
        </w:rPr>
        <w:annotationRef/>
      </w:r>
      <w:r>
        <w:t>Not checked at this st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029668" w15:done="0"/>
  <w15:commentEx w15:paraId="0150F651" w15:done="0"/>
  <w15:commentEx w15:paraId="66613857" w15:paraIdParent="0150F651" w15:done="0"/>
  <w15:commentEx w15:paraId="63077ABA" w15:done="0"/>
  <w15:commentEx w15:paraId="1922B50B" w15:done="0"/>
  <w15:commentEx w15:paraId="6F3916C3" w15:done="0"/>
  <w15:commentEx w15:paraId="7C2B2F2C" w15:done="0"/>
  <w15:commentEx w15:paraId="6A59B52D" w15:done="0"/>
  <w15:commentEx w15:paraId="0E88603C" w15:done="0"/>
  <w15:commentEx w15:paraId="20E08BF4" w15:done="0"/>
  <w15:commentEx w15:paraId="6C761257" w15:paraIdParent="20E08BF4" w15:done="0"/>
  <w15:commentEx w15:paraId="6165E548" w15:done="0"/>
  <w15:commentEx w15:paraId="574257A5" w15:done="0"/>
  <w15:commentEx w15:paraId="7666CD1D" w15:done="0"/>
  <w15:commentEx w15:paraId="60D7BC9B" w15:done="0"/>
  <w15:commentEx w15:paraId="4F6B75E0" w15:done="0"/>
  <w15:commentEx w15:paraId="54A110BB" w15:done="0"/>
  <w15:commentEx w15:paraId="420BAB0D" w15:done="0"/>
  <w15:commentEx w15:paraId="54ADF8C0" w15:done="0"/>
  <w15:commentEx w15:paraId="312CAE39" w15:done="0"/>
  <w15:commentEx w15:paraId="1A249DB2" w15:done="0"/>
  <w15:commentEx w15:paraId="09C2791A" w15:done="0"/>
  <w15:commentEx w15:paraId="04ACA035" w15:done="0"/>
  <w15:commentEx w15:paraId="6D8AC8D9" w15:done="0"/>
  <w15:commentEx w15:paraId="1C05378E" w15:paraIdParent="6D8AC8D9" w15:done="0"/>
  <w15:commentEx w15:paraId="0048247F" w15:done="0"/>
  <w15:commentEx w15:paraId="6AACD2C2" w15:done="0"/>
  <w15:commentEx w15:paraId="031E4648" w15:done="0"/>
  <w15:commentEx w15:paraId="0444D063" w15:done="0"/>
  <w15:commentEx w15:paraId="73776357" w15:done="0"/>
  <w15:commentEx w15:paraId="3A179D91" w15:done="0"/>
  <w15:commentEx w15:paraId="37048D55" w15:done="0"/>
  <w15:commentEx w15:paraId="44AEBE8F" w15:done="0"/>
  <w15:commentEx w15:paraId="7ED15521" w15:done="0"/>
  <w15:commentEx w15:paraId="3FBBC362" w15:done="0"/>
  <w15:commentEx w15:paraId="21434BC3" w15:done="0"/>
  <w15:commentEx w15:paraId="2DBE446B" w15:done="0"/>
  <w15:commentEx w15:paraId="1E1918A7" w15:done="0"/>
  <w15:commentEx w15:paraId="43D386E6" w15:done="0"/>
  <w15:commentEx w15:paraId="24EB034B" w15:done="0"/>
  <w15:commentEx w15:paraId="66EA10A3" w15:done="0"/>
  <w15:commentEx w15:paraId="3C8D267D" w15:done="0"/>
  <w15:commentEx w15:paraId="0E0A6B1F" w15:done="0"/>
  <w15:commentEx w15:paraId="40BC3258" w15:done="0"/>
  <w15:commentEx w15:paraId="0EE428A6" w15:done="0"/>
  <w15:commentEx w15:paraId="654E486E" w15:done="0"/>
  <w15:commentEx w15:paraId="073D89B8" w15:done="0"/>
  <w15:commentEx w15:paraId="5ED8FE95" w15:done="0"/>
  <w15:commentEx w15:paraId="45AB7072" w15:done="0"/>
  <w15:commentEx w15:paraId="5D05A8D8" w15:done="0"/>
  <w15:commentEx w15:paraId="006F39D4" w15:done="0"/>
  <w15:commentEx w15:paraId="0ED39436" w15:done="0"/>
  <w15:commentEx w15:paraId="65E984D3" w15:done="0"/>
  <w15:commentEx w15:paraId="4A998F1C" w15:done="0"/>
  <w15:commentEx w15:paraId="0013F3B3" w15:done="0"/>
  <w15:commentEx w15:paraId="6F8187BD" w15:done="0"/>
  <w15:commentEx w15:paraId="57414DB2" w15:done="0"/>
  <w15:commentEx w15:paraId="7F4E8CFD" w15:done="0"/>
  <w15:commentEx w15:paraId="0383B243" w15:done="0"/>
  <w15:commentEx w15:paraId="6E5A5AA0" w15:done="0"/>
  <w15:commentEx w15:paraId="1B53A55D" w15:done="0"/>
  <w15:commentEx w15:paraId="72FB905D" w15:done="0"/>
  <w15:commentEx w15:paraId="37DE26BD" w15:done="0"/>
  <w15:commentEx w15:paraId="6080EA50" w15:done="0"/>
  <w15:commentEx w15:paraId="2E2062FE" w15:done="0"/>
  <w15:commentEx w15:paraId="2B82744E" w15:done="0"/>
  <w15:commentEx w15:paraId="46B4997F" w15:done="0"/>
  <w15:commentEx w15:paraId="7C985283" w15:done="0"/>
  <w15:commentEx w15:paraId="7AA26A97" w15:done="0"/>
  <w15:commentEx w15:paraId="43E01E90" w15:done="0"/>
  <w15:commentEx w15:paraId="08014FF6" w15:done="0"/>
  <w15:commentEx w15:paraId="7F65CD01" w15:done="0"/>
  <w15:commentEx w15:paraId="7F7696DF" w15:done="0"/>
  <w15:commentEx w15:paraId="0386DE6E" w15:done="0"/>
  <w15:commentEx w15:paraId="680FC759" w15:done="0"/>
  <w15:commentEx w15:paraId="405F93AC" w15:done="0"/>
  <w15:commentEx w15:paraId="2DB10E5E" w15:done="0"/>
  <w15:commentEx w15:paraId="7C8100AA" w15:done="0"/>
  <w15:commentEx w15:paraId="7C0375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2"/>
  </w:compat>
  <w:rsids>
    <w:rsidRoot w:val="00CD6025"/>
    <w:rsid w:val="00007C14"/>
    <w:rsid w:val="00023726"/>
    <w:rsid w:val="0003675A"/>
    <w:rsid w:val="00044A19"/>
    <w:rsid w:val="00051869"/>
    <w:rsid w:val="00064C80"/>
    <w:rsid w:val="00080AC5"/>
    <w:rsid w:val="000B2412"/>
    <w:rsid w:val="000B29D5"/>
    <w:rsid w:val="000B336C"/>
    <w:rsid w:val="000B68BE"/>
    <w:rsid w:val="000C4472"/>
    <w:rsid w:val="000C4CE9"/>
    <w:rsid w:val="000D37BE"/>
    <w:rsid w:val="000F57E6"/>
    <w:rsid w:val="000F69A1"/>
    <w:rsid w:val="00104830"/>
    <w:rsid w:val="001052DB"/>
    <w:rsid w:val="001149F4"/>
    <w:rsid w:val="00117101"/>
    <w:rsid w:val="001226A6"/>
    <w:rsid w:val="0013064B"/>
    <w:rsid w:val="00136701"/>
    <w:rsid w:val="00137A05"/>
    <w:rsid w:val="00157B7D"/>
    <w:rsid w:val="001670BE"/>
    <w:rsid w:val="00170ECA"/>
    <w:rsid w:val="0017302A"/>
    <w:rsid w:val="0017691C"/>
    <w:rsid w:val="00196FA4"/>
    <w:rsid w:val="001A32C8"/>
    <w:rsid w:val="001B6B83"/>
    <w:rsid w:val="001F5638"/>
    <w:rsid w:val="00206B13"/>
    <w:rsid w:val="00214B27"/>
    <w:rsid w:val="002159D6"/>
    <w:rsid w:val="00227DC8"/>
    <w:rsid w:val="00243D84"/>
    <w:rsid w:val="0026413F"/>
    <w:rsid w:val="002B284D"/>
    <w:rsid w:val="002B63C7"/>
    <w:rsid w:val="002C33DF"/>
    <w:rsid w:val="002E4577"/>
    <w:rsid w:val="002E5219"/>
    <w:rsid w:val="002E7F5C"/>
    <w:rsid w:val="00304017"/>
    <w:rsid w:val="00322735"/>
    <w:rsid w:val="00323B5B"/>
    <w:rsid w:val="00324CAC"/>
    <w:rsid w:val="00330690"/>
    <w:rsid w:val="00330EC5"/>
    <w:rsid w:val="0034081B"/>
    <w:rsid w:val="00356249"/>
    <w:rsid w:val="003745F7"/>
    <w:rsid w:val="0038417C"/>
    <w:rsid w:val="003A198F"/>
    <w:rsid w:val="003B0CD8"/>
    <w:rsid w:val="003C0B25"/>
    <w:rsid w:val="003D73CD"/>
    <w:rsid w:val="00402F2B"/>
    <w:rsid w:val="00406234"/>
    <w:rsid w:val="00414076"/>
    <w:rsid w:val="00422092"/>
    <w:rsid w:val="00441B1D"/>
    <w:rsid w:val="00453E87"/>
    <w:rsid w:val="0047080B"/>
    <w:rsid w:val="0048162A"/>
    <w:rsid w:val="004E60AF"/>
    <w:rsid w:val="004F0B21"/>
    <w:rsid w:val="004F77D0"/>
    <w:rsid w:val="005448FF"/>
    <w:rsid w:val="0054559E"/>
    <w:rsid w:val="0054572C"/>
    <w:rsid w:val="00582A18"/>
    <w:rsid w:val="005A614F"/>
    <w:rsid w:val="005D01C8"/>
    <w:rsid w:val="006338C7"/>
    <w:rsid w:val="00634000"/>
    <w:rsid w:val="00652EA2"/>
    <w:rsid w:val="006B15FB"/>
    <w:rsid w:val="006B396F"/>
    <w:rsid w:val="006C4B45"/>
    <w:rsid w:val="006E2E2C"/>
    <w:rsid w:val="006F3085"/>
    <w:rsid w:val="007158BF"/>
    <w:rsid w:val="00734F75"/>
    <w:rsid w:val="007417C9"/>
    <w:rsid w:val="00747F5E"/>
    <w:rsid w:val="0075326A"/>
    <w:rsid w:val="00774F53"/>
    <w:rsid w:val="007946B2"/>
    <w:rsid w:val="007A07AA"/>
    <w:rsid w:val="007D44FD"/>
    <w:rsid w:val="007F1B56"/>
    <w:rsid w:val="007F1CC1"/>
    <w:rsid w:val="007F5C89"/>
    <w:rsid w:val="00803713"/>
    <w:rsid w:val="00803BAF"/>
    <w:rsid w:val="00804D89"/>
    <w:rsid w:val="00813BD2"/>
    <w:rsid w:val="00817535"/>
    <w:rsid w:val="00820683"/>
    <w:rsid w:val="00820B71"/>
    <w:rsid w:val="0083100C"/>
    <w:rsid w:val="008408BF"/>
    <w:rsid w:val="00843FE5"/>
    <w:rsid w:val="0085351F"/>
    <w:rsid w:val="008A18DF"/>
    <w:rsid w:val="008B1C9A"/>
    <w:rsid w:val="008B20CA"/>
    <w:rsid w:val="008C48F0"/>
    <w:rsid w:val="008D4E5B"/>
    <w:rsid w:val="008E69E4"/>
    <w:rsid w:val="009334F1"/>
    <w:rsid w:val="00945553"/>
    <w:rsid w:val="00957308"/>
    <w:rsid w:val="009B5D59"/>
    <w:rsid w:val="009B73E7"/>
    <w:rsid w:val="009C087B"/>
    <w:rsid w:val="009D11D4"/>
    <w:rsid w:val="009D3B24"/>
    <w:rsid w:val="009E49B7"/>
    <w:rsid w:val="009F548B"/>
    <w:rsid w:val="00A0040E"/>
    <w:rsid w:val="00A06BFA"/>
    <w:rsid w:val="00A21996"/>
    <w:rsid w:val="00A41779"/>
    <w:rsid w:val="00A53B3E"/>
    <w:rsid w:val="00A62B96"/>
    <w:rsid w:val="00A808FA"/>
    <w:rsid w:val="00A80E93"/>
    <w:rsid w:val="00A92656"/>
    <w:rsid w:val="00A92D92"/>
    <w:rsid w:val="00AD2DF8"/>
    <w:rsid w:val="00AE07F4"/>
    <w:rsid w:val="00AF0161"/>
    <w:rsid w:val="00AF4E45"/>
    <w:rsid w:val="00B01109"/>
    <w:rsid w:val="00B26FDA"/>
    <w:rsid w:val="00B406DA"/>
    <w:rsid w:val="00B67068"/>
    <w:rsid w:val="00B740B9"/>
    <w:rsid w:val="00B747F4"/>
    <w:rsid w:val="00B819B5"/>
    <w:rsid w:val="00BC6355"/>
    <w:rsid w:val="00BF7E8E"/>
    <w:rsid w:val="00C25640"/>
    <w:rsid w:val="00C272E7"/>
    <w:rsid w:val="00C42DD6"/>
    <w:rsid w:val="00C46908"/>
    <w:rsid w:val="00C56B88"/>
    <w:rsid w:val="00C905E8"/>
    <w:rsid w:val="00CB3BEE"/>
    <w:rsid w:val="00CC2513"/>
    <w:rsid w:val="00CC6D31"/>
    <w:rsid w:val="00CD02C3"/>
    <w:rsid w:val="00CD0B29"/>
    <w:rsid w:val="00CD3530"/>
    <w:rsid w:val="00CD6025"/>
    <w:rsid w:val="00CD78F8"/>
    <w:rsid w:val="00CF3E06"/>
    <w:rsid w:val="00CF5032"/>
    <w:rsid w:val="00CF703E"/>
    <w:rsid w:val="00D13EFB"/>
    <w:rsid w:val="00D540CC"/>
    <w:rsid w:val="00D614CC"/>
    <w:rsid w:val="00D70A2C"/>
    <w:rsid w:val="00D73CC6"/>
    <w:rsid w:val="00D76ADF"/>
    <w:rsid w:val="00D81CEC"/>
    <w:rsid w:val="00D94A21"/>
    <w:rsid w:val="00DB32AF"/>
    <w:rsid w:val="00DB71EF"/>
    <w:rsid w:val="00DD6553"/>
    <w:rsid w:val="00DE6485"/>
    <w:rsid w:val="00DE7B21"/>
    <w:rsid w:val="00DF1E6E"/>
    <w:rsid w:val="00DF6598"/>
    <w:rsid w:val="00E0648F"/>
    <w:rsid w:val="00E238E0"/>
    <w:rsid w:val="00E31A0C"/>
    <w:rsid w:val="00E31CB8"/>
    <w:rsid w:val="00E42B77"/>
    <w:rsid w:val="00E61109"/>
    <w:rsid w:val="00E651AA"/>
    <w:rsid w:val="00E8672D"/>
    <w:rsid w:val="00EB59E3"/>
    <w:rsid w:val="00F03677"/>
    <w:rsid w:val="00F15978"/>
    <w:rsid w:val="00F24375"/>
    <w:rsid w:val="00F3774D"/>
    <w:rsid w:val="00F510C5"/>
    <w:rsid w:val="00F63344"/>
    <w:rsid w:val="00F72D73"/>
    <w:rsid w:val="00F75551"/>
    <w:rsid w:val="00F9535F"/>
    <w:rsid w:val="00F97AE1"/>
    <w:rsid w:val="00FA00FA"/>
    <w:rsid w:val="00FA47C9"/>
    <w:rsid w:val="00FC10D0"/>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CCA4D"/>
  <w15:docId w15:val="{372D29F8-7534-495E-B4FE-23D5166E8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FAFCD-947E-4733-B458-030421A0B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9</Pages>
  <Words>40920</Words>
  <Characters>233247</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3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11</cp:revision>
  <dcterms:created xsi:type="dcterms:W3CDTF">2015-01-21T02:46:00Z</dcterms:created>
  <dcterms:modified xsi:type="dcterms:W3CDTF">2015-01-2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